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E033DA1" w14:textId="3150180E" w:rsidR="00227D11" w:rsidRPr="00EF4241" w:rsidRDefault="00283E59" w:rsidP="00EF4241">
      <w:pPr>
        <w:jc w:val="center"/>
        <w:rPr>
          <w:rFonts w:ascii="Times New Roman" w:hAnsi="Times New Roman" w:cs="Times New Roman" w:hint="eastAsia"/>
          <w:sz w:val="22"/>
          <w:szCs w:val="24"/>
        </w:rPr>
      </w:pPr>
      <w:r w:rsidRPr="00EF4241">
        <w:rPr>
          <w:rFonts w:ascii="Times New Roman" w:hAnsi="Times New Roman" w:cs="Times New Roman" w:hint="eastAsia"/>
          <w:sz w:val="22"/>
          <w:szCs w:val="24"/>
        </w:rPr>
        <w:t xml:space="preserve">Table 2 </w:t>
      </w:r>
      <w:r w:rsidRPr="00EF4241">
        <w:rPr>
          <w:rFonts w:ascii="Times New Roman" w:hAnsi="Times New Roman" w:cs="Times New Roman"/>
          <w:sz w:val="22"/>
          <w:szCs w:val="24"/>
        </w:rPr>
        <w:t xml:space="preserve">Summary of Reported Cases of Spinal and Spinal Cord </w:t>
      </w:r>
      <w:r w:rsidRPr="00EF4241">
        <w:rPr>
          <w:rFonts w:ascii="Times New Roman" w:hAnsi="Times New Roman" w:cs="Times New Roman"/>
          <w:i/>
          <w:iCs/>
          <w:sz w:val="22"/>
          <w:szCs w:val="24"/>
        </w:rPr>
        <w:t>Sparganum</w:t>
      </w:r>
      <w:r w:rsidRPr="00EF4241">
        <w:rPr>
          <w:rFonts w:ascii="Times New Roman" w:hAnsi="Times New Roman" w:cs="Times New Roman"/>
          <w:sz w:val="22"/>
          <w:szCs w:val="24"/>
        </w:rPr>
        <w:t xml:space="preserve"> in the English Literature</w:t>
      </w:r>
    </w:p>
    <w:p w14:paraId="3145A4FE" w14:textId="77777777" w:rsidR="00227D11" w:rsidRPr="009458C9" w:rsidRDefault="00227D11">
      <w:pPr>
        <w:rPr>
          <w:rFonts w:ascii="Times New Roman" w:hAnsi="Times New Roman" w:cs="Times New Roman"/>
        </w:rPr>
      </w:pPr>
    </w:p>
    <w:tbl>
      <w:tblPr>
        <w:tblStyle w:val="af2"/>
        <w:tblW w:w="10627" w:type="dxa"/>
        <w:tblLayout w:type="fixed"/>
        <w:tblLook w:val="04A0" w:firstRow="1" w:lastRow="0" w:firstColumn="1" w:lastColumn="0" w:noHBand="0" w:noVBand="1"/>
      </w:tblPr>
      <w:tblGrid>
        <w:gridCol w:w="1838"/>
        <w:gridCol w:w="1276"/>
        <w:gridCol w:w="1418"/>
        <w:gridCol w:w="1417"/>
        <w:gridCol w:w="1134"/>
        <w:gridCol w:w="1134"/>
        <w:gridCol w:w="1276"/>
        <w:gridCol w:w="1134"/>
      </w:tblGrid>
      <w:tr w:rsidR="00DE6C73" w:rsidRPr="009458C9" w14:paraId="17F71E7D" w14:textId="77777777" w:rsidTr="00DE6C73">
        <w:trPr>
          <w:trHeight w:val="9"/>
        </w:trPr>
        <w:tc>
          <w:tcPr>
            <w:tcW w:w="1838" w:type="dxa"/>
            <w:vAlign w:val="center"/>
          </w:tcPr>
          <w:p w14:paraId="0786BD0C" w14:textId="4EA88F35" w:rsidR="00DE6C73" w:rsidRPr="009458C9" w:rsidRDefault="00DE6C73" w:rsidP="006155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Author/Year</w:t>
            </w:r>
          </w:p>
        </w:tc>
        <w:tc>
          <w:tcPr>
            <w:tcW w:w="1276" w:type="dxa"/>
            <w:vAlign w:val="center"/>
          </w:tcPr>
          <w:p w14:paraId="4115CDF7" w14:textId="77777777" w:rsidR="00DE6C73" w:rsidRPr="009458C9" w:rsidRDefault="00DE6C73" w:rsidP="006155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Age(years)</w:t>
            </w:r>
          </w:p>
          <w:p w14:paraId="79F4FE8D" w14:textId="4582AC39" w:rsidR="00DE6C73" w:rsidRPr="009458C9" w:rsidRDefault="00DE6C73" w:rsidP="006155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Gender</w:t>
            </w:r>
          </w:p>
        </w:tc>
        <w:tc>
          <w:tcPr>
            <w:tcW w:w="1418" w:type="dxa"/>
            <w:vAlign w:val="center"/>
          </w:tcPr>
          <w:p w14:paraId="46D66314" w14:textId="74F222AE" w:rsidR="00DE6C73" w:rsidRPr="009458C9" w:rsidRDefault="00DE6C73" w:rsidP="006155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osition</w:t>
            </w:r>
          </w:p>
        </w:tc>
        <w:tc>
          <w:tcPr>
            <w:tcW w:w="1417" w:type="dxa"/>
          </w:tcPr>
          <w:p w14:paraId="0657FFBB" w14:textId="60D38A2D" w:rsidR="00DE6C73" w:rsidRPr="009458C9" w:rsidRDefault="00DE6C73" w:rsidP="006155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istory</w:t>
            </w:r>
          </w:p>
        </w:tc>
        <w:tc>
          <w:tcPr>
            <w:tcW w:w="1134" w:type="dxa"/>
          </w:tcPr>
          <w:p w14:paraId="12EEC750" w14:textId="7F866FA8" w:rsidR="00DE6C73" w:rsidRPr="009458C9" w:rsidRDefault="00AC23AF" w:rsidP="006155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Diagnostic method</w:t>
            </w:r>
          </w:p>
        </w:tc>
        <w:tc>
          <w:tcPr>
            <w:tcW w:w="1134" w:type="dxa"/>
          </w:tcPr>
          <w:p w14:paraId="237EF092" w14:textId="1609D9A2" w:rsidR="00DE6C73" w:rsidRPr="009458C9" w:rsidRDefault="00DE6C73" w:rsidP="006155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Drugs</w:t>
            </w:r>
          </w:p>
        </w:tc>
        <w:tc>
          <w:tcPr>
            <w:tcW w:w="1276" w:type="dxa"/>
            <w:vAlign w:val="center"/>
          </w:tcPr>
          <w:p w14:paraId="29A3D9D9" w14:textId="07069B42" w:rsidR="00DE6C73" w:rsidRPr="009458C9" w:rsidRDefault="00DE6C73" w:rsidP="006155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Follow-up(month)</w:t>
            </w:r>
          </w:p>
        </w:tc>
        <w:tc>
          <w:tcPr>
            <w:tcW w:w="1134" w:type="dxa"/>
            <w:vAlign w:val="center"/>
          </w:tcPr>
          <w:p w14:paraId="42FDA6DC" w14:textId="52A6752C" w:rsidR="00DE6C73" w:rsidRPr="009458C9" w:rsidRDefault="00DE6C73" w:rsidP="006155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Geographical</w:t>
            </w:r>
          </w:p>
        </w:tc>
      </w:tr>
      <w:tr w:rsidR="00DE6C73" w:rsidRPr="009458C9" w14:paraId="137AA3E8" w14:textId="77777777" w:rsidTr="00DE6C73">
        <w:trPr>
          <w:trHeight w:val="23"/>
        </w:trPr>
        <w:tc>
          <w:tcPr>
            <w:tcW w:w="1838" w:type="dxa"/>
            <w:vAlign w:val="center"/>
          </w:tcPr>
          <w:p w14:paraId="7E596FB5" w14:textId="2C65E841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Y K Lo(1987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o&lt;/Author&gt;&lt;Year&gt;1987&lt;/Year&gt;&lt;RecNum&gt;75&lt;/RecNum&gt;&lt;DisplayText&gt;[1]&lt;/DisplayText&gt;&lt;record&gt;&lt;rec-number&gt;75&lt;/rec-number&gt;&lt;foreign-keys&gt;&lt;key app="EN" db-id="zarvt9fzirzawaedtprppv9veewxt5dtsezv" timestamp="1756177171"&gt;75&lt;/key&gt;&lt;/foreign-keys&gt;&lt;ref-type name="Journal Article"&gt;17&lt;/ref-type&gt;&lt;contributors&gt;&lt;authors&gt;&lt;author&gt;Lo, Y. K.&lt;/author&gt;&lt;author&gt;Chao, D.&lt;/author&gt;&lt;author&gt;Yan, S. H.&lt;/author&gt;&lt;author&gt;Liu, H. C.&lt;/author&gt;&lt;author&gt;Chu, F. L.&lt;/author&gt;&lt;author&gt;Huang, C. I.&lt;/author&gt;&lt;author&gt;Chang, T.&lt;/author&gt;&lt;author&gt;Liu, H. C.&lt;/author&gt;&lt;/authors&gt;&lt;/contributors&gt;&lt;auth-address&gt;Department of Neurology, Veterans General Hospital, Taiwan, Republic of China.&lt;/auth-address&gt;&lt;titles&gt;&lt;title&gt;Spinal cord proliferative sparganosis in Taiwan: a case report&lt;/title&gt;&lt;secondary-title&gt;Neurosurgery&lt;/secondary-title&gt;&lt;alt-title&gt;Neurosurgery&lt;/alt-title&gt;&lt;/titles&gt;&lt;periodical&gt;&lt;full-title&gt;Neurosurgery&lt;/full-title&gt;&lt;abbr-1&gt;Neurosurgery&lt;/abbr-1&gt;&lt;/periodical&gt;&lt;alt-periodical&gt;&lt;full-title&gt;Neurosurgery&lt;/full-title&gt;&lt;abbr-1&gt;Neurosurgery&lt;/abbr-1&gt;&lt;/alt-periodical&gt;&lt;pages&gt;235-8&lt;/pages&gt;&lt;volume&gt;21&lt;/volume&gt;&lt;number&gt;2&lt;/number&gt;&lt;edition&gt;1987/08/01&lt;/edition&gt;&lt;keywords&gt;&lt;keyword&gt;Adult&lt;/keyword&gt;&lt;keyword&gt;Animals&lt;/keyword&gt;&lt;keyword&gt;Female&lt;/keyword&gt;&lt;keyword&gt;Humans&lt;/keyword&gt;&lt;keyword&gt;Sparganosis/*diagnosis/pathology&lt;/keyword&gt;&lt;keyword&gt;Sparganum/isolation &amp;amp; purification&lt;/keyword&gt;&lt;keyword&gt;Spinal Cord Diseases/*parasitology/pathology/surgery&lt;/keyword&gt;&lt;keyword&gt;Taiwan&lt;/keyword&gt;&lt;/keywords&gt;&lt;dates&gt;&lt;year&gt;1987&lt;/year&gt;&lt;pub-dates&gt;&lt;date&gt;Aug&lt;/date&gt;&lt;/pub-dates&gt;&lt;/dates&gt;&lt;isbn&gt;0148-396X (Print)&amp;#xD;0148-396x&lt;/isbn&gt;&lt;accession-num&gt;3309711&lt;/accession-num&gt;&lt;urls&gt;&lt;/urls&gt;&lt;electronic-resource-num&gt;10.1227/00006123-198708000-00020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1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7878DEF5" w14:textId="5F2EAC39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43/Female</w:t>
            </w:r>
          </w:p>
        </w:tc>
        <w:tc>
          <w:tcPr>
            <w:tcW w:w="1418" w:type="dxa"/>
            <w:vAlign w:val="center"/>
          </w:tcPr>
          <w:p w14:paraId="500E64A0" w14:textId="1C91E8F1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ervical, thoracic, lumbar and sacral vertebrae</w:t>
            </w:r>
          </w:p>
        </w:tc>
        <w:tc>
          <w:tcPr>
            <w:tcW w:w="1417" w:type="dxa"/>
            <w:vAlign w:val="center"/>
          </w:tcPr>
          <w:p w14:paraId="36D7C3E8" w14:textId="10363E7C" w:rsidR="00DE6C73" w:rsidRPr="009458C9" w:rsidRDefault="00190A2D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</w:t>
            </w:r>
            <w:r w:rsidR="00DE6C73"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raw frog and raw pork and drank stream water</w:t>
            </w:r>
          </w:p>
        </w:tc>
        <w:tc>
          <w:tcPr>
            <w:tcW w:w="1134" w:type="dxa"/>
          </w:tcPr>
          <w:p w14:paraId="3EA41787" w14:textId="2824941B" w:rsidR="00DE6C73" w:rsidRPr="009458C9" w:rsidRDefault="00A429AF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</w:t>
            </w:r>
            <w:r w:rsidR="00C07C18"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2E3765" w:rsidRPr="009458C9">
              <w:rPr>
                <w:rFonts w:ascii="Times New Roman" w:hAnsi="Times New Roman" w:cs="Times New Roman"/>
                <w:sz w:val="18"/>
                <w:szCs w:val="18"/>
              </w:rPr>
              <w:t>staining</w:t>
            </w:r>
          </w:p>
        </w:tc>
        <w:tc>
          <w:tcPr>
            <w:tcW w:w="1134" w:type="dxa"/>
            <w:vAlign w:val="center"/>
          </w:tcPr>
          <w:p w14:paraId="4048F931" w14:textId="6D61090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276" w:type="dxa"/>
            <w:vAlign w:val="center"/>
          </w:tcPr>
          <w:p w14:paraId="53371F46" w14:textId="713B150B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1134" w:type="dxa"/>
            <w:vAlign w:val="center"/>
          </w:tcPr>
          <w:p w14:paraId="11054D7E" w14:textId="02A32E54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aiwan)</w:t>
            </w:r>
          </w:p>
        </w:tc>
      </w:tr>
      <w:tr w:rsidR="00DE6C73" w:rsidRPr="009458C9" w14:paraId="760DFAB1" w14:textId="77777777" w:rsidTr="00DE6C73">
        <w:trPr>
          <w:trHeight w:val="14"/>
        </w:trPr>
        <w:tc>
          <w:tcPr>
            <w:tcW w:w="1838" w:type="dxa"/>
            <w:vAlign w:val="center"/>
          </w:tcPr>
          <w:p w14:paraId="6A99E14D" w14:textId="789EAAE1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 F Fung(1989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ung&lt;/Author&gt;&lt;Year&gt;1989&lt;/Year&gt;&lt;RecNum&gt;77&lt;/RecNum&gt;&lt;DisplayText&gt;[2]&lt;/DisplayText&gt;&lt;record&gt;&lt;rec-number&gt;77&lt;/rec-number&gt;&lt;foreign-keys&gt;&lt;key app="EN" db-id="zarvt9fzirzawaedtprppv9veewxt5dtsezv" timestamp="1756178314"&gt;77&lt;/key&gt;&lt;/foreign-keys&gt;&lt;ref-type name="Journal Article"&gt;17&lt;/ref-type&gt;&lt;contributors&gt;&lt;authors&gt;&lt;author&gt;Fung, C. F.&lt;/author&gt;&lt;author&gt;Ng, T. H.&lt;/author&gt;&lt;author&gt;Wong, W. T.&lt;/author&gt;&lt;/authors&gt;&lt;/contributors&gt;&lt;auth-address&gt;Division of Surgical Neurology (Department of Surgery), University of Hong Kong.&lt;/auth-address&gt;&lt;titles&gt;&lt;title&gt;Sparganosis of the spinal cord. Case report&lt;/title&gt;&lt;secondary-title&gt;J Neurosurg&lt;/secondary-title&gt;&lt;alt-title&gt;Journal of neurosurgery&lt;/alt-title&gt;&lt;/titles&gt;&lt;periodical&gt;&lt;full-title&gt;J Neurosurg&lt;/full-title&gt;&lt;abbr-1&gt;Journal of neurosurgery&lt;/abbr-1&gt;&lt;/periodical&gt;&lt;alt-periodical&gt;&lt;full-title&gt;J Neurosurg&lt;/full-title&gt;&lt;abbr-1&gt;Journal of neurosurgery&lt;/abbr-1&gt;&lt;/alt-periodical&gt;&lt;pages&gt;290-2&lt;/pages&gt;&lt;volume&gt;71&lt;/volume&gt;&lt;number&gt;2&lt;/number&gt;&lt;edition&gt;1989/08/01&lt;/edition&gt;&lt;keywords&gt;&lt;keyword&gt;Adult&lt;/keyword&gt;&lt;keyword&gt;Humans&lt;/keyword&gt;&lt;keyword&gt;Male&lt;/keyword&gt;&lt;keyword&gt;Sparganosis/*diagnosis&lt;/keyword&gt;&lt;keyword&gt;Spinal Cord Diseases/*diagnosis&lt;/keyword&gt;&lt;/keywords&gt;&lt;dates&gt;&lt;year&gt;1989&lt;/year&gt;&lt;pub-dates&gt;&lt;date&gt;Aug&lt;/date&gt;&lt;/pub-dates&gt;&lt;/dates&gt;&lt;isbn&gt;0022-3085 (Print)&amp;#xD;0022-3085&lt;/isbn&gt;&lt;accession-num&gt;2746355&lt;/accession-num&gt;&lt;urls&gt;&lt;/urls&gt;&lt;electronic-resource-num&gt;10.3171/jns.1989.71.2.0290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2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3F7793EC" w14:textId="1ABC270A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2/Male</w:t>
            </w:r>
          </w:p>
        </w:tc>
        <w:tc>
          <w:tcPr>
            <w:tcW w:w="1418" w:type="dxa"/>
            <w:vAlign w:val="center"/>
          </w:tcPr>
          <w:p w14:paraId="6972A850" w14:textId="15028370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8-9</w:t>
            </w:r>
          </w:p>
        </w:tc>
        <w:tc>
          <w:tcPr>
            <w:tcW w:w="1417" w:type="dxa"/>
            <w:vAlign w:val="center"/>
          </w:tcPr>
          <w:p w14:paraId="6EAFEE42" w14:textId="218089F7" w:rsidR="00DE6C73" w:rsidRPr="009458C9" w:rsidRDefault="001B595A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</w:t>
            </w:r>
            <w:r w:rsidR="00DE6C73"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raw fresh-water fish</w:t>
            </w:r>
          </w:p>
        </w:tc>
        <w:tc>
          <w:tcPr>
            <w:tcW w:w="1134" w:type="dxa"/>
          </w:tcPr>
          <w:p w14:paraId="5A021989" w14:textId="1743D4DC" w:rsidR="00DE6C73" w:rsidRPr="009458C9" w:rsidRDefault="00C07C18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H&amp;E </w:t>
            </w:r>
            <w:r w:rsidR="002E3765" w:rsidRPr="009458C9">
              <w:rPr>
                <w:rFonts w:ascii="Times New Roman" w:hAnsi="Times New Roman" w:cs="Times New Roman"/>
                <w:sz w:val="18"/>
                <w:szCs w:val="18"/>
              </w:rPr>
              <w:t>staining</w:t>
            </w:r>
          </w:p>
        </w:tc>
        <w:tc>
          <w:tcPr>
            <w:tcW w:w="1134" w:type="dxa"/>
            <w:vAlign w:val="center"/>
          </w:tcPr>
          <w:p w14:paraId="6E545B13" w14:textId="382762B2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276" w:type="dxa"/>
            <w:vAlign w:val="center"/>
          </w:tcPr>
          <w:p w14:paraId="3536E6E8" w14:textId="33969944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164527A1" w14:textId="179E5C4C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ongkong)</w:t>
            </w:r>
          </w:p>
        </w:tc>
      </w:tr>
      <w:tr w:rsidR="00DE6C73" w:rsidRPr="009458C9" w14:paraId="62863554" w14:textId="77777777" w:rsidTr="00DE6C73">
        <w:trPr>
          <w:trHeight w:val="18"/>
        </w:trPr>
        <w:tc>
          <w:tcPr>
            <w:tcW w:w="1838" w:type="dxa"/>
            <w:vAlign w:val="center"/>
          </w:tcPr>
          <w:p w14:paraId="550CE89E" w14:textId="75E34008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Y D Cho(1992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o&lt;/Author&gt;&lt;Year&gt;1992&lt;/Year&gt;&lt;RecNum&gt;74&lt;/RecNum&gt;&lt;DisplayText&gt;[3]&lt;/DisplayText&gt;&lt;record&gt;&lt;rec-number&gt;74&lt;/rec-number&gt;&lt;foreign-keys&gt;&lt;key app="EN" db-id="zarvt9fzirzawaedtprppv9veewxt5dtsezv" timestamp="1756173725"&gt;74&lt;/key&gt;&lt;/foreign-keys&gt;&lt;ref-type name="Journal Article"&gt;17&lt;/ref-type&gt;&lt;contributors&gt;&lt;authors&gt;&lt;author&gt;Cho, Y. D.&lt;/author&gt;&lt;author&gt;Huh, J. D.&lt;/author&gt;&lt;author&gt;Hwang, Y. S.&lt;/author&gt;&lt;author&gt;Kim, H. K.&lt;/author&gt;&lt;/authors&gt;&lt;/contributors&gt;&lt;auth-address&gt;Department of Diagnostic Radiology, Kosin Medical Center, Pusan, Korea.&lt;/auth-address&gt;&lt;titles&gt;&lt;title&gt;Sparganosis in the spinal canal with partial block: an uncommon infection&lt;/title&gt;&lt;secondary-title&gt;Neuroradiology&lt;/secondary-title&gt;&lt;alt-title&gt;Neuroradiology&lt;/alt-title&gt;&lt;/titles&gt;&lt;periodical&gt;&lt;full-title&gt;Neuroradiology&lt;/full-title&gt;&lt;abbr-1&gt;Neuroradiology&lt;/abbr-1&gt;&lt;/periodical&gt;&lt;alt-periodical&gt;&lt;full-title&gt;Neuroradiology&lt;/full-title&gt;&lt;abbr-1&gt;Neuroradiology&lt;/abbr-1&gt;&lt;/alt-periodical&gt;&lt;pages&gt;241-4&lt;/pages&gt;&lt;volume&gt;34&lt;/volume&gt;&lt;number&gt;3&lt;/number&gt;&lt;edition&gt;1992/01/01&lt;/edition&gt;&lt;keywords&gt;&lt;keyword&gt;Humans&lt;/keyword&gt;&lt;keyword&gt;Magnetic Resonance Imaging&lt;/keyword&gt;&lt;keyword&gt;Male&lt;/keyword&gt;&lt;keyword&gt;Middle Aged&lt;/keyword&gt;&lt;keyword&gt;Myelography&lt;/keyword&gt;&lt;keyword&gt;Sparganosis/*complications/diagnosis/diagnostic imaging&lt;/keyword&gt;&lt;keyword&gt;Spinal Cord Diseases/diagnosis/diagnostic imaging&lt;/keyword&gt;&lt;keyword&gt;Spinal Stenosis/diagnosis/diagnostic imaging/*etiology&lt;/keyword&gt;&lt;/keywords&gt;&lt;dates&gt;&lt;year&gt;1992&lt;/year&gt;&lt;/dates&gt;&lt;isbn&gt;0028-3940 (Print)&amp;#xD;0028-3940&lt;/isbn&gt;&lt;accession-num&gt;1630620&lt;/accession-num&gt;&lt;urls&gt;&lt;/urls&gt;&lt;electronic-resource-num&gt;10.1007/bf00596346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48CC7479" w14:textId="79C5187F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59/Male</w:t>
            </w:r>
          </w:p>
        </w:tc>
        <w:tc>
          <w:tcPr>
            <w:tcW w:w="1418" w:type="dxa"/>
            <w:vAlign w:val="center"/>
          </w:tcPr>
          <w:p w14:paraId="669D129B" w14:textId="69B4858A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10-12</w:t>
            </w:r>
          </w:p>
        </w:tc>
        <w:tc>
          <w:tcPr>
            <w:tcW w:w="1417" w:type="dxa"/>
            <w:vAlign w:val="center"/>
          </w:tcPr>
          <w:p w14:paraId="32DFBD8B" w14:textId="1CB5D9C1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 raw fish and "cooked" snake</w:t>
            </w:r>
          </w:p>
        </w:tc>
        <w:tc>
          <w:tcPr>
            <w:tcW w:w="1134" w:type="dxa"/>
          </w:tcPr>
          <w:p w14:paraId="4929D754" w14:textId="3000B063" w:rsidR="00DE6C73" w:rsidRPr="009458C9" w:rsidRDefault="00ED720B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Microscope, cerebrospinal fluid and serum biochemistry</w:t>
            </w:r>
          </w:p>
        </w:tc>
        <w:tc>
          <w:tcPr>
            <w:tcW w:w="1134" w:type="dxa"/>
            <w:vAlign w:val="center"/>
          </w:tcPr>
          <w:p w14:paraId="4C77534A" w14:textId="1D9A7291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276" w:type="dxa"/>
            <w:vAlign w:val="center"/>
          </w:tcPr>
          <w:p w14:paraId="18C316E6" w14:textId="55C0764D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0F52474E" w14:textId="1212589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South Korea</w:t>
            </w:r>
          </w:p>
        </w:tc>
      </w:tr>
      <w:tr w:rsidR="00DE6C73" w:rsidRPr="009458C9" w14:paraId="081F9E50" w14:textId="77777777" w:rsidTr="00DE6C73">
        <w:trPr>
          <w:trHeight w:val="14"/>
        </w:trPr>
        <w:tc>
          <w:tcPr>
            <w:tcW w:w="1838" w:type="dxa"/>
            <w:vAlign w:val="center"/>
          </w:tcPr>
          <w:p w14:paraId="1A2A68E7" w14:textId="6E5C8574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S </w:t>
            </w: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Kudesi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1998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dWRlc2lhPC9BdXRob3I+PFllYXI+MTk5ODwvWWVhcj48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dWRlc2lhPC9BdXRob3I+PFllYXI+MTk5ODwvWWVhcj48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4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74EA17E7" w14:textId="1059553F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10/Female</w:t>
            </w:r>
          </w:p>
        </w:tc>
        <w:tc>
          <w:tcPr>
            <w:tcW w:w="1418" w:type="dxa"/>
            <w:vAlign w:val="center"/>
          </w:tcPr>
          <w:p w14:paraId="53A3E56A" w14:textId="055983D2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8-10 subarachnoid space</w:t>
            </w:r>
          </w:p>
        </w:tc>
        <w:tc>
          <w:tcPr>
            <w:tcW w:w="1417" w:type="dxa"/>
            <w:vAlign w:val="center"/>
          </w:tcPr>
          <w:p w14:paraId="51A4EDF2" w14:textId="718FC435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</w:tcPr>
          <w:p w14:paraId="775681B2" w14:textId="78CD8A02" w:rsidR="00DE6C73" w:rsidRPr="009458C9" w:rsidRDefault="00D94075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H&amp;E </w:t>
            </w:r>
            <w:r w:rsidR="002E3765" w:rsidRPr="009458C9">
              <w:rPr>
                <w:rFonts w:ascii="Times New Roman" w:hAnsi="Times New Roman" w:cs="Times New Roman"/>
                <w:sz w:val="18"/>
                <w:szCs w:val="18"/>
              </w:rPr>
              <w:t>staining</w:t>
            </w:r>
          </w:p>
        </w:tc>
        <w:tc>
          <w:tcPr>
            <w:tcW w:w="1134" w:type="dxa"/>
            <w:vAlign w:val="center"/>
          </w:tcPr>
          <w:p w14:paraId="3F493FF8" w14:textId="65368343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276" w:type="dxa"/>
            <w:vAlign w:val="center"/>
          </w:tcPr>
          <w:p w14:paraId="7827EBE0" w14:textId="5CADF55E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1134" w:type="dxa"/>
            <w:vAlign w:val="center"/>
          </w:tcPr>
          <w:p w14:paraId="2E90E7F6" w14:textId="67B8AA9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India</w:t>
            </w:r>
          </w:p>
        </w:tc>
      </w:tr>
      <w:tr w:rsidR="00DE6C73" w:rsidRPr="009458C9" w14:paraId="266F601A" w14:textId="77777777" w:rsidTr="00DE6C73">
        <w:trPr>
          <w:trHeight w:val="13"/>
        </w:trPr>
        <w:tc>
          <w:tcPr>
            <w:tcW w:w="1838" w:type="dxa"/>
            <w:vAlign w:val="center"/>
          </w:tcPr>
          <w:p w14:paraId="2B3F6277" w14:textId="4A49E60C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Jee-Hyun Kwon(2004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won&lt;/Author&gt;&lt;Year&gt;2004&lt;/Year&gt;&lt;RecNum&gt;80&lt;/RecNum&gt;&lt;DisplayText&gt;[5]&lt;/DisplayText&gt;&lt;record&gt;&lt;rec-number&gt;80&lt;/rec-number&gt;&lt;foreign-keys&gt;&lt;key app="EN" db-id="zarvt9fzirzawaedtprppv9veewxt5dtsezv" timestamp="1756185127"&gt;80&lt;/key&gt;&lt;/foreign-keys&gt;&lt;ref-type name="Journal Article"&gt;17&lt;/ref-type&gt;&lt;contributors&gt;&lt;authors&gt;&lt;author&gt;Kwon, J. H.&lt;/author&gt;&lt;author&gt;Kim, J. S.&lt;/author&gt;&lt;/authors&gt;&lt;/contributors&gt;&lt;auth-address&gt;Department of Neurology, University of Ulsan College of Medicine, Asan Medical Center, Seoul 138-600, South Korea.&lt;/auth-address&gt;&lt;titles&gt;&lt;title&gt;Sparganosis presenting as a conus medullaris lesion: case report and literature review of the spinal sparganosis&lt;/title&gt;&lt;secondary-title&gt;Arch Neurol&lt;/secondary-title&gt;&lt;alt-title&gt;Archives of neurology&lt;/alt-title&gt;&lt;/titles&gt;&lt;periodical&gt;&lt;full-title&gt;Arch Neurol&lt;/full-title&gt;&lt;abbr-1&gt;Archives of neurology&lt;/abbr-1&gt;&lt;/periodical&gt;&lt;alt-periodical&gt;&lt;full-title&gt;Arch Neurol&lt;/full-title&gt;&lt;abbr-1&gt;Archives of neurology&lt;/abbr-1&gt;&lt;/alt-periodical&gt;&lt;pages&gt;1126-8&lt;/pages&gt;&lt;volume&gt;61&lt;/volume&gt;&lt;number&gt;7&lt;/number&gt;&lt;edition&gt;2004/07/21&lt;/edition&gt;&lt;keywords&gt;&lt;keyword&gt;Adult&lt;/keyword&gt;&lt;keyword&gt;Diagnosis, Differential&lt;/keyword&gt;&lt;keyword&gt;Humans&lt;/keyword&gt;&lt;keyword&gt;Male&lt;/keyword&gt;&lt;keyword&gt;Sacrococcygeal Region&lt;/keyword&gt;&lt;keyword&gt;Sparganosis/*diagnosis&lt;/keyword&gt;&lt;keyword&gt;Spinal Cord Compression/*diagnosis&lt;/keyword&gt;&lt;/keywords&gt;&lt;dates&gt;&lt;year&gt;2004&lt;/year&gt;&lt;pub-dates&gt;&lt;date&gt;Jul&lt;/date&gt;&lt;/pub-dates&gt;&lt;/dates&gt;&lt;isbn&gt;0003-9942 (Print)&amp;#xD;0003-9942&lt;/isbn&gt;&lt;accession-num&gt;15262748&lt;/accession-num&gt;&lt;urls&gt;&lt;/urls&gt;&lt;electronic-resource-num&gt;10.1001/archneur.61.7.1126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5C9B7F45" w14:textId="3F87608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42/Male</w:t>
            </w:r>
          </w:p>
        </w:tc>
        <w:tc>
          <w:tcPr>
            <w:tcW w:w="1418" w:type="dxa"/>
            <w:vAlign w:val="center"/>
          </w:tcPr>
          <w:p w14:paraId="546E4FB5" w14:textId="429E02C3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12-L1</w:t>
            </w:r>
          </w:p>
        </w:tc>
        <w:tc>
          <w:tcPr>
            <w:tcW w:w="1417" w:type="dxa"/>
            <w:vAlign w:val="center"/>
          </w:tcPr>
          <w:p w14:paraId="26F4C432" w14:textId="4B707C98" w:rsidR="00DE6C73" w:rsidRPr="009458C9" w:rsidRDefault="00DE6C73" w:rsidP="006974A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 inadequately cooked frogs</w:t>
            </w:r>
          </w:p>
        </w:tc>
        <w:tc>
          <w:tcPr>
            <w:tcW w:w="1134" w:type="dxa"/>
          </w:tcPr>
          <w:p w14:paraId="28EC368E" w14:textId="47A814E4" w:rsidR="00DE6C73" w:rsidRPr="009458C9" w:rsidRDefault="004D7339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</w:t>
            </w:r>
          </w:p>
        </w:tc>
        <w:tc>
          <w:tcPr>
            <w:tcW w:w="1134" w:type="dxa"/>
            <w:vAlign w:val="center"/>
          </w:tcPr>
          <w:p w14:paraId="17178C28" w14:textId="4CBA7A22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276" w:type="dxa"/>
            <w:vAlign w:val="center"/>
          </w:tcPr>
          <w:p w14:paraId="7D6893C6" w14:textId="616ED1FE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2FFA0A71" w14:textId="4421DA7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South Korea</w:t>
            </w:r>
          </w:p>
        </w:tc>
      </w:tr>
      <w:tr w:rsidR="00DE6C73" w:rsidRPr="009458C9" w14:paraId="15746CAD" w14:textId="77777777" w:rsidTr="00DE6C73">
        <w:trPr>
          <w:trHeight w:val="9"/>
        </w:trPr>
        <w:tc>
          <w:tcPr>
            <w:tcW w:w="1838" w:type="dxa"/>
            <w:vAlign w:val="center"/>
          </w:tcPr>
          <w:p w14:paraId="18F1E0F7" w14:textId="384CE738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Xiang-Yang </w:t>
            </w: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Bao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008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W88L0F1dGhvcj48WWVhcj4yMDA4PC9ZZWFyPjxSZWNO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==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W88L0F1dGhvcj48WWVhcj4yMDA4PC9ZZWFyPjxSZWNO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==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6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24B9C7E3" w14:textId="68A76E88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6/Female</w:t>
            </w:r>
          </w:p>
        </w:tc>
        <w:tc>
          <w:tcPr>
            <w:tcW w:w="1418" w:type="dxa"/>
            <w:vAlign w:val="center"/>
          </w:tcPr>
          <w:p w14:paraId="06360CE9" w14:textId="3B586D6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L1-S1</w:t>
            </w:r>
          </w:p>
        </w:tc>
        <w:tc>
          <w:tcPr>
            <w:tcW w:w="1417" w:type="dxa"/>
            <w:vAlign w:val="center"/>
          </w:tcPr>
          <w:p w14:paraId="6299F805" w14:textId="6847338F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</w:tcPr>
          <w:p w14:paraId="552DFC3F" w14:textId="4653A905" w:rsidR="00DE6C73" w:rsidRPr="009458C9" w:rsidRDefault="00037A9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ELISA</w:t>
            </w:r>
          </w:p>
        </w:tc>
        <w:tc>
          <w:tcPr>
            <w:tcW w:w="1134" w:type="dxa"/>
            <w:vAlign w:val="center"/>
          </w:tcPr>
          <w:p w14:paraId="47CCCC8E" w14:textId="08F5B503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276" w:type="dxa"/>
            <w:vAlign w:val="center"/>
          </w:tcPr>
          <w:p w14:paraId="16D03D47" w14:textId="5C55338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4DCB9087" w14:textId="1220F553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Anhui)</w:t>
            </w:r>
          </w:p>
        </w:tc>
      </w:tr>
      <w:tr w:rsidR="00DE6C73" w:rsidRPr="009458C9" w14:paraId="1C080F55" w14:textId="77777777" w:rsidTr="00DE6C73">
        <w:trPr>
          <w:trHeight w:val="9"/>
        </w:trPr>
        <w:tc>
          <w:tcPr>
            <w:tcW w:w="1838" w:type="dxa"/>
            <w:vAlign w:val="center"/>
          </w:tcPr>
          <w:p w14:paraId="7A04A7E9" w14:textId="2349BEBD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Seong-il Oh(2011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Oh&lt;/Author&gt;&lt;Year&gt;2011&lt;/Year&gt;&lt;RecNum&gt;97&lt;/RecNum&gt;&lt;DisplayText&gt;[7]&lt;/DisplayText&gt;&lt;record&gt;&lt;rec-number&gt;97&lt;/rec-number&gt;&lt;foreign-keys&gt;&lt;key app="EN" db-id="zarvt9fzirzawaedtprppv9veewxt5dtsezv" timestamp="1756311962"&gt;97&lt;/key&gt;&lt;/foreign-keys&gt;&lt;ref-type name="Journal Article"&gt;17&lt;/ref-type&gt;&lt;contributors&gt;&lt;authors&gt;&lt;author&gt;Oh, S. I.&lt;/author&gt;&lt;author&gt;Koh, S. H.&lt;/author&gt;&lt;author&gt;Pyo, J. Y.&lt;/author&gt;&lt;author&gt;Lee, K. Y.&lt;/author&gt;&lt;author&gt;Lee, Y. J.&lt;/author&gt;&lt;/authors&gt;&lt;/contributors&gt;&lt;auth-address&gt;Department of Neurology, Hanyang University College of Medicine, 249-1 Guri Hospital, Gyomun-dong, Guri-si, Gyeonggi-do 471-701, Republic of Korea.&lt;/auth-address&gt;&lt;titles&gt;&lt;title&gt;Sparganosis mimicking an intramedullary tumor of the cervical cord&lt;/title&gt;&lt;secondary-title&gt;J Clin Neurosci&lt;/secondary-title&gt;&lt;alt-title&gt;Journal of clinical neuroscience : official journal of the Neurosurgical Society of Australasia&lt;/alt-title&gt;&lt;/titles&gt;&lt;periodical&gt;&lt;full-title&gt;J Clin Neurosci&lt;/full-title&gt;&lt;abbr-1&gt;Journal of clinical neuroscience : official journal of the Neurosurgical Society of Australasia&lt;/abbr-1&gt;&lt;/periodical&gt;&lt;alt-periodical&gt;&lt;full-title&gt;J Clin Neurosci&lt;/full-title&gt;&lt;abbr-1&gt;Journal of clinical neuroscience : official journal of the Neurosurgical Society of Australasia&lt;/abbr-1&gt;&lt;/alt-periodical&gt;&lt;pages&gt;1128-9&lt;/pages&gt;&lt;volume&gt;18&lt;/volume&gt;&lt;number&gt;8&lt;/number&gt;&lt;edition&gt;2011/06/11&lt;/edition&gt;&lt;keywords&gt;&lt;keyword&gt;Animals&lt;/keyword&gt;&lt;keyword&gt;Humans&lt;/keyword&gt;&lt;keyword&gt;Male&lt;/keyword&gt;&lt;keyword&gt;Middle Aged&lt;/keyword&gt;&lt;keyword&gt;*Sparganosis/etiology/parasitology/pathology&lt;/keyword&gt;&lt;keyword&gt;Spinal Cord/parasitology/*pathology&lt;/keyword&gt;&lt;keyword&gt;Spinal Cord Neoplasms/*physiopathology&lt;/keyword&gt;&lt;keyword&gt;Spirometra/*pathogenicity&lt;/keyword&gt;&lt;/keywords&gt;&lt;dates&gt;&lt;year&gt;2011&lt;/year&gt;&lt;pub-dates&gt;&lt;date&gt;Aug&lt;/date&gt;&lt;/pub-dates&gt;&lt;/dates&gt;&lt;isbn&gt;0967-5868&lt;/isbn&gt;&lt;accession-num&gt;21658952&lt;/accession-num&gt;&lt;urls&gt;&lt;/urls&gt;&lt;electronic-resource-num&gt;10.1016/j.jocn.2010.11.029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7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6E1579A5" w14:textId="45F3B823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51/Male</w:t>
            </w:r>
          </w:p>
        </w:tc>
        <w:tc>
          <w:tcPr>
            <w:tcW w:w="1418" w:type="dxa"/>
            <w:vAlign w:val="center"/>
          </w:tcPr>
          <w:p w14:paraId="48E8AADF" w14:textId="78A9F241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1-4</w:t>
            </w:r>
          </w:p>
        </w:tc>
        <w:tc>
          <w:tcPr>
            <w:tcW w:w="1417" w:type="dxa"/>
            <w:vAlign w:val="center"/>
          </w:tcPr>
          <w:p w14:paraId="20F017A3" w14:textId="2ABFB2FB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</w:tcPr>
          <w:p w14:paraId="18EE948C" w14:textId="745308A1" w:rsidR="00DE6C73" w:rsidRPr="009458C9" w:rsidRDefault="004749CB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ELISA</w:t>
            </w:r>
          </w:p>
        </w:tc>
        <w:tc>
          <w:tcPr>
            <w:tcW w:w="1134" w:type="dxa"/>
            <w:vAlign w:val="center"/>
          </w:tcPr>
          <w:p w14:paraId="35C78DE6" w14:textId="6032D3A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</w:t>
            </w:r>
          </w:p>
        </w:tc>
        <w:tc>
          <w:tcPr>
            <w:tcW w:w="1276" w:type="dxa"/>
            <w:vAlign w:val="center"/>
          </w:tcPr>
          <w:p w14:paraId="439B878C" w14:textId="798EC14E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40ABDB47" w14:textId="2E268FCE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South Korea</w:t>
            </w:r>
          </w:p>
        </w:tc>
      </w:tr>
      <w:tr w:rsidR="00DE6C73" w:rsidRPr="009458C9" w14:paraId="10CB9FAC" w14:textId="77777777" w:rsidTr="00DE6C73">
        <w:trPr>
          <w:trHeight w:val="18"/>
        </w:trPr>
        <w:tc>
          <w:tcPr>
            <w:tcW w:w="1838" w:type="dxa"/>
            <w:vAlign w:val="center"/>
          </w:tcPr>
          <w:p w14:paraId="37094A3C" w14:textId="17288459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Jin Hoon Park(2011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Park&lt;/Author&gt;&lt;Year&gt;2011&lt;/Year&gt;&lt;RecNum&gt;79&lt;/RecNum&gt;&lt;DisplayText&gt;[8]&lt;/DisplayText&gt;&lt;record&gt;&lt;rec-number&gt;79&lt;/rec-number&gt;&lt;foreign-keys&gt;&lt;key app="EN" db-id="zarvt9fzirzawaedtprppv9veewxt5dtsezv" timestamp="1756184310"&gt;79&lt;/key&gt;&lt;/foreign-keys&gt;&lt;ref-type name="Journal Article"&gt;17&lt;/ref-type&gt;&lt;contributors&gt;&lt;authors&gt;&lt;author&gt;Park, J. H.&lt;/author&gt;&lt;author&gt;Park, Y. S.&lt;/author&gt;&lt;author&gt;Kim, J. S.&lt;/author&gt;&lt;author&gt;Roh, S. W.&lt;/author&gt;&lt;/authors&gt;&lt;/contributors&gt;&lt;auth-address&gt;Department of Neurosurgery, Asan Medical Center, College of Medicine, University of Ulsan, Seoul, Korea.&lt;/auth-address&gt;&lt;titles&gt;&lt;title&gt;Sparganosis in the lumbar spine : report of two cases and review of the literature&lt;/title&gt;&lt;secondary-title&gt;J Korean Neurosurg Soc&lt;/secondary-title&gt;&lt;alt-title&gt;Journal of Korean Neurosurgical Society&lt;/alt-title&gt;&lt;/titles&gt;&lt;periodical&gt;&lt;full-title&gt;J Korean Neurosurg Soc&lt;/full-title&gt;&lt;abbr-1&gt;Journal of Korean Neurosurgical Society&lt;/abbr-1&gt;&lt;/periodical&gt;&lt;alt-periodical&gt;&lt;full-title&gt;J Korean Neurosurg Soc&lt;/full-title&gt;&lt;abbr-1&gt;Journal of Korean Neurosurgical Society&lt;/abbr-1&gt;&lt;/alt-periodical&gt;&lt;pages&gt;241-4&lt;/pages&gt;&lt;volume&gt;49&lt;/volume&gt;&lt;number&gt;4&lt;/number&gt;&lt;edition&gt;2011/05/25&lt;/edition&gt;&lt;keywords&gt;&lt;keyword&gt;Enzyme-linked immunosorbent assay&lt;/keyword&gt;&lt;keyword&gt;Sparganosis&lt;/keyword&gt;&lt;keyword&gt;Sparganosis in the lumbar vertebrae&lt;/keyword&gt;&lt;/keywords&gt;&lt;dates&gt;&lt;year&gt;2011&lt;/year&gt;&lt;pub-dates&gt;&lt;date&gt;Apr&lt;/date&gt;&lt;/pub-dates&gt;&lt;/dates&gt;&lt;isbn&gt;2005-3711 (Print)&amp;#xD;1225-8245&lt;/isbn&gt;&lt;accession-num&gt;21607186&lt;/accession-num&gt;&lt;urls&gt;&lt;/urls&gt;&lt;custom2&gt;PMC3098431&lt;/custom2&gt;&lt;electronic-resource-num&gt;10.3340/jkns.2011.49.4.241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8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77AF1699" w14:textId="7CD6050C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42/Male</w:t>
            </w:r>
          </w:p>
        </w:tc>
        <w:tc>
          <w:tcPr>
            <w:tcW w:w="1418" w:type="dxa"/>
            <w:vAlign w:val="center"/>
          </w:tcPr>
          <w:p w14:paraId="1302F53A" w14:textId="2252853E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L1-3</w:t>
            </w:r>
          </w:p>
        </w:tc>
        <w:tc>
          <w:tcPr>
            <w:tcW w:w="1417" w:type="dxa"/>
            <w:vAlign w:val="center"/>
          </w:tcPr>
          <w:p w14:paraId="73867F78" w14:textId="4A21EF1C" w:rsidR="00DE6C73" w:rsidRPr="009458C9" w:rsidRDefault="001B595A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</w:t>
            </w:r>
            <w:r w:rsidR="00DE6C73"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inadequately cooked frogs and snakes</w:t>
            </w:r>
          </w:p>
        </w:tc>
        <w:tc>
          <w:tcPr>
            <w:tcW w:w="1134" w:type="dxa"/>
          </w:tcPr>
          <w:p w14:paraId="1B01E4EC" w14:textId="19AF7198" w:rsidR="00DE6C73" w:rsidRPr="009458C9" w:rsidRDefault="008D6D00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ELISA</w:t>
            </w:r>
          </w:p>
        </w:tc>
        <w:tc>
          <w:tcPr>
            <w:tcW w:w="1134" w:type="dxa"/>
            <w:vAlign w:val="center"/>
          </w:tcPr>
          <w:p w14:paraId="09D510CA" w14:textId="13C5816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276" w:type="dxa"/>
            <w:vAlign w:val="center"/>
          </w:tcPr>
          <w:p w14:paraId="4DF1C1F7" w14:textId="7C2466F9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4EAAFD7E" w14:textId="3E1EBE55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South Korea</w:t>
            </w:r>
          </w:p>
        </w:tc>
      </w:tr>
      <w:tr w:rsidR="00DE6C73" w:rsidRPr="009458C9" w14:paraId="702C931F" w14:textId="77777777" w:rsidTr="00DE6C73">
        <w:trPr>
          <w:trHeight w:val="18"/>
        </w:trPr>
        <w:tc>
          <w:tcPr>
            <w:tcW w:w="1838" w:type="dxa"/>
            <w:vAlign w:val="center"/>
          </w:tcPr>
          <w:p w14:paraId="7CB6BF66" w14:textId="16295615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Jin Hoon Park(2011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Park&lt;/Author&gt;&lt;Year&gt;2011&lt;/Year&gt;&lt;RecNum&gt;79&lt;/RecNum&gt;&lt;DisplayText&gt;[8]&lt;/DisplayText&gt;&lt;record&gt;&lt;rec-number&gt;79&lt;/rec-number&gt;&lt;foreign-keys&gt;&lt;key app="EN" db-id="zarvt9fzirzawaedtprppv9veewxt5dtsezv" timestamp="1756184310"&gt;79&lt;/key&gt;&lt;/foreign-keys&gt;&lt;ref-type name="Journal Article"&gt;17&lt;/ref-type&gt;&lt;contributors&gt;&lt;authors&gt;&lt;author&gt;Park, J. H.&lt;/author&gt;&lt;author&gt;Park, Y. S.&lt;/author&gt;&lt;author&gt;Kim, J. S.&lt;/author&gt;&lt;author&gt;Roh, S. W.&lt;/author&gt;&lt;/authors&gt;&lt;/contributors&gt;&lt;auth-address&gt;Department of Neurosurgery, Asan Medical Center, College of Medicine, University of Ulsan, Seoul, Korea.&lt;/auth-address&gt;&lt;titles&gt;&lt;title&gt;Sparganosis in the lumbar spine : report of two cases and review of the literature&lt;/title&gt;&lt;secondary-title&gt;J Korean Neurosurg Soc&lt;/secondary-title&gt;&lt;alt-title&gt;Journal of Korean Neurosurgical Society&lt;/alt-title&gt;&lt;/titles&gt;&lt;periodical&gt;&lt;full-title&gt;J Korean Neurosurg Soc&lt;/full-title&gt;&lt;abbr-1&gt;Journal of Korean Neurosurgical Society&lt;/abbr-1&gt;&lt;/periodical&gt;&lt;alt-periodical&gt;&lt;full-title&gt;J Korean Neurosurg Soc&lt;/full-title&gt;&lt;abbr-1&gt;Journal of Korean Neurosurgical Society&lt;/abbr-1&gt;&lt;/alt-periodical&gt;&lt;pages&gt;241-4&lt;/pages&gt;&lt;volume&gt;49&lt;/volume&gt;&lt;number&gt;4&lt;/number&gt;&lt;edition&gt;2011/05/25&lt;/edition&gt;&lt;keywords&gt;&lt;keyword&gt;Enzyme-linked immunosorbent assay&lt;/keyword&gt;&lt;keyword&gt;Sparganosis&lt;/keyword&gt;&lt;keyword&gt;Sparganosis in the lumbar vertebrae&lt;/keyword&gt;&lt;/keywords&gt;&lt;dates&gt;&lt;year&gt;2011&lt;/year&gt;&lt;pub-dates&gt;&lt;date&gt;Apr&lt;/date&gt;&lt;/pub-dates&gt;&lt;/dates&gt;&lt;isbn&gt;2005-3711 (Print)&amp;#xD;1225-8245&lt;/isbn&gt;&lt;accession-num&gt;21607186&lt;/accession-num&gt;&lt;urls&gt;&lt;/urls&gt;&lt;custom2&gt;PMC3098431&lt;/custom2&gt;&lt;electronic-resource-num&gt;10.3340/jkns.2011.49.4.241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8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7C568CE1" w14:textId="17ECAF7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51/Female</w:t>
            </w:r>
          </w:p>
        </w:tc>
        <w:tc>
          <w:tcPr>
            <w:tcW w:w="1418" w:type="dxa"/>
            <w:vAlign w:val="center"/>
          </w:tcPr>
          <w:p w14:paraId="1F678987" w14:textId="23C83449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L3-4</w:t>
            </w:r>
          </w:p>
        </w:tc>
        <w:tc>
          <w:tcPr>
            <w:tcW w:w="1417" w:type="dxa"/>
            <w:vAlign w:val="center"/>
          </w:tcPr>
          <w:p w14:paraId="6213C832" w14:textId="38739E94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ing inadequately cooked snakes</w:t>
            </w:r>
          </w:p>
        </w:tc>
        <w:tc>
          <w:tcPr>
            <w:tcW w:w="1134" w:type="dxa"/>
          </w:tcPr>
          <w:p w14:paraId="5628A009" w14:textId="1D5065CF" w:rsidR="00DE6C73" w:rsidRPr="009458C9" w:rsidRDefault="005837AB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ELISA</w:t>
            </w:r>
          </w:p>
        </w:tc>
        <w:tc>
          <w:tcPr>
            <w:tcW w:w="1134" w:type="dxa"/>
            <w:vAlign w:val="center"/>
          </w:tcPr>
          <w:p w14:paraId="2BF4234C" w14:textId="32B7F46C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276" w:type="dxa"/>
            <w:vAlign w:val="center"/>
          </w:tcPr>
          <w:p w14:paraId="4FFADB1F" w14:textId="6BDBAAD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65B51D29" w14:textId="24BC8ABA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South Korea</w:t>
            </w:r>
          </w:p>
        </w:tc>
      </w:tr>
      <w:tr w:rsidR="00DE6C73" w:rsidRPr="009458C9" w14:paraId="7FD45C99" w14:textId="77777777" w:rsidTr="00DE6C73">
        <w:trPr>
          <w:trHeight w:val="18"/>
        </w:trPr>
        <w:tc>
          <w:tcPr>
            <w:tcW w:w="1838" w:type="dxa"/>
            <w:vAlign w:val="center"/>
          </w:tcPr>
          <w:p w14:paraId="101BB4AD" w14:textId="21FA6865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Se Youn Jang(2012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ang&lt;/Author&gt;&lt;Year&gt;2012&lt;/Year&gt;&lt;RecNum&gt;92&lt;/RecNum&gt;&lt;DisplayText&gt;[9]&lt;/DisplayText&gt;&lt;record&gt;&lt;rec-number&gt;92&lt;/rec-number&gt;&lt;foreign-keys&gt;&lt;key app="EN" db-id="zarvt9fzirzawaedtprppv9veewxt5dtsezv" timestamp="1756302060"&gt;92&lt;/key&gt;&lt;/foreign-keys&gt;&lt;ref-type name="Journal Article"&gt;17&lt;/ref-type&gt;&lt;contributors&gt;&lt;authors&gt;&lt;author&gt;Jang, S. Y.&lt;/author&gt;&lt;author&gt;Kim, C. H.&lt;/author&gt;&lt;/authors&gt;&lt;/contributors&gt;&lt;auth-address&gt;Department of Neurosurgery, Hanyang University Guri Hospital, Hanyang University College of Medicine, Guri, Korea.&lt;/auth-address&gt;&lt;titles&gt;&lt;title&gt;Migration of sparganosis from the brain to the cervical spinal cord&lt;/title&gt;&lt;secondary-title&gt;J Korean Neurosurg Soc&lt;/secondary-title&gt;&lt;alt-title&gt;Journal of Korean Neurosurgical Society&lt;/alt-title&gt;&lt;/titles&gt;&lt;periodical&gt;&lt;full-title&gt;J Korean Neurosurg Soc&lt;/full-title&gt;&lt;abbr-1&gt;Journal of Korean Neurosurgical Society&lt;/abbr-1&gt;&lt;/periodical&gt;&lt;alt-periodical&gt;&lt;full-title&gt;J Korean Neurosurg Soc&lt;/full-title&gt;&lt;abbr-1&gt;Journal of Korean Neurosurgical Society&lt;/abbr-1&gt;&lt;/alt-periodical&gt;&lt;pages&gt;170-2&lt;/pages&gt;&lt;volume&gt;51&lt;/volume&gt;&lt;number&gt;3&lt;/number&gt;&lt;edition&gt;2012/05/29&lt;/edition&gt;&lt;keywords&gt;&lt;keyword&gt;Central nervous system&lt;/keyword&gt;&lt;keyword&gt;Migration&lt;/keyword&gt;&lt;keyword&gt;Sparganosis&lt;/keyword&gt;&lt;keyword&gt;Spinal cord&lt;/keyword&gt;&lt;keyword&gt;Ventricle&lt;/keyword&gt;&lt;/keywords&gt;&lt;dates&gt;&lt;year&gt;2012&lt;/year&gt;&lt;pub-dates&gt;&lt;date&gt;Mar&lt;/date&gt;&lt;/pub-dates&gt;&lt;/dates&gt;&lt;isbn&gt;2005-3711 (Print)&amp;#xD;1225-8245&lt;/isbn&gt;&lt;accession-num&gt;22639717&lt;/accession-num&gt;&lt;urls&gt;&lt;/urls&gt;&lt;custom2&gt;PMC3358607&lt;/custom2&gt;&lt;electronic-resource-num&gt;10.3340/jkns.2012.51.3.170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9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1B1263FB" w14:textId="17A3C2D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51/Male</w:t>
            </w:r>
          </w:p>
        </w:tc>
        <w:tc>
          <w:tcPr>
            <w:tcW w:w="1418" w:type="dxa"/>
            <w:vAlign w:val="center"/>
          </w:tcPr>
          <w:p w14:paraId="2B924DF4" w14:textId="45ECB6E5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ranium and cervical spinal cord</w:t>
            </w:r>
          </w:p>
        </w:tc>
        <w:tc>
          <w:tcPr>
            <w:tcW w:w="1417" w:type="dxa"/>
            <w:vAlign w:val="center"/>
          </w:tcPr>
          <w:p w14:paraId="26C56534" w14:textId="0E5A2285" w:rsidR="00DE6C73" w:rsidRPr="009458C9" w:rsidRDefault="001B595A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</w:t>
            </w:r>
            <w:r w:rsidR="00DE6C73"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raw snake</w:t>
            </w:r>
          </w:p>
        </w:tc>
        <w:tc>
          <w:tcPr>
            <w:tcW w:w="1134" w:type="dxa"/>
          </w:tcPr>
          <w:p w14:paraId="0FDC7ED2" w14:textId="1691D4D8" w:rsidR="00DE6C73" w:rsidRPr="009458C9" w:rsidRDefault="007375DA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ELISA, experience</w:t>
            </w:r>
          </w:p>
        </w:tc>
        <w:tc>
          <w:tcPr>
            <w:tcW w:w="1134" w:type="dxa"/>
            <w:vAlign w:val="center"/>
          </w:tcPr>
          <w:p w14:paraId="7DC85461" w14:textId="6F905A13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276" w:type="dxa"/>
            <w:vAlign w:val="center"/>
          </w:tcPr>
          <w:p w14:paraId="0959FAF0" w14:textId="15CDFA95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5BFC79AA" w14:textId="7022C52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South Korea</w:t>
            </w:r>
          </w:p>
        </w:tc>
      </w:tr>
      <w:tr w:rsidR="00DE6C73" w:rsidRPr="009458C9" w14:paraId="1BB2C47F" w14:textId="77777777" w:rsidTr="00DE6C73">
        <w:trPr>
          <w:trHeight w:val="18"/>
        </w:trPr>
        <w:tc>
          <w:tcPr>
            <w:tcW w:w="1838" w:type="dxa"/>
            <w:vAlign w:val="center"/>
          </w:tcPr>
          <w:p w14:paraId="6D8A7E3E" w14:textId="0B4A33AF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h-Ta Huang(2012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uang&lt;/Author&gt;&lt;Year&gt;2012&lt;/Year&gt;&lt;RecNum&gt;94&lt;/RecNum&gt;&lt;DisplayText&gt;[10]&lt;/DisplayText&gt;&lt;record&gt;&lt;rec-number&gt;94&lt;/rec-number&gt;&lt;foreign-keys&gt;&lt;key app="EN" db-id="zarvt9fzirzawaedtprppv9veewxt5dtsezv" timestamp="1756303905"&gt;94&lt;/key&gt;&lt;/foreign-keys&gt;&lt;ref-type name="Journal Article"&gt;17&lt;/ref-type&gt;&lt;contributors&gt;&lt;authors&gt;&lt;author&gt;Huang, C. T.&lt;/author&gt;&lt;author&gt;Chang, M. Y.&lt;/author&gt;&lt;author&gt;Chang, C. J.&lt;/author&gt;&lt;author&gt;Hsieh, C. T.&lt;/author&gt;&lt;author&gt;Huang, J. S.&lt;/author&gt;&lt;/authors&gt;&lt;/contributors&gt;&lt;titles&gt;&lt;title&gt;Sparganosis of the cauda equina: a rare case report and review of the literature&lt;/title&gt;&lt;secondary-title&gt;Neurol India&lt;/secondary-title&gt;&lt;alt-title&gt;Neurology India&lt;/alt-title&gt;&lt;/titles&gt;&lt;periodical&gt;&lt;full-title&gt;Neurol India&lt;/full-title&gt;&lt;abbr-1&gt;Neurology India&lt;/abbr-1&gt;&lt;/periodical&gt;&lt;alt-periodical&gt;&lt;full-title&gt;Neurol India&lt;/full-title&gt;&lt;abbr-1&gt;Neurology India&lt;/abbr-1&gt;&lt;/alt-periodical&gt;&lt;pages&gt;102-3&lt;/pages&gt;&lt;volume&gt;60&lt;/volume&gt;&lt;number&gt;1&lt;/number&gt;&lt;edition&gt;2012/03/13&lt;/edition&gt;&lt;keywords&gt;&lt;keyword&gt;Adult&lt;/keyword&gt;&lt;keyword&gt;Cauda Equina/*parasitology/*pathology&lt;/keyword&gt;&lt;keyword&gt;Female&lt;/keyword&gt;&lt;keyword&gt;Humans&lt;/keyword&gt;&lt;keyword&gt;Magnetic Resonance Imaging&lt;/keyword&gt;&lt;keyword&gt;Muscle, Smooth/pathology&lt;/keyword&gt;&lt;keyword&gt;*Peripheral Nervous System Diseases/etiology/parasitology/pathology&lt;/keyword&gt;&lt;keyword&gt;Sparganosis/*complications&lt;/keyword&gt;&lt;/keywords&gt;&lt;dates&gt;&lt;year&gt;2012&lt;/year&gt;&lt;pub-dates&gt;&lt;date&gt;Jan-Feb&lt;/date&gt;&lt;/pub-dates&gt;&lt;/dates&gt;&lt;isbn&gt;0028-3886 (Print)&amp;#xD;0028-3886&lt;/isbn&gt;&lt;accession-num&gt;22406793&lt;/accession-num&gt;&lt;urls&gt;&lt;/urls&gt;&lt;electronic-resource-num&gt;10.4103/0028-3886.93598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10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042E7F40" w14:textId="123D827F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6/Female</w:t>
            </w:r>
          </w:p>
        </w:tc>
        <w:tc>
          <w:tcPr>
            <w:tcW w:w="1418" w:type="dxa"/>
            <w:vAlign w:val="center"/>
          </w:tcPr>
          <w:p w14:paraId="06D47F1D" w14:textId="765EB4C9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L4-S2</w:t>
            </w:r>
          </w:p>
        </w:tc>
        <w:tc>
          <w:tcPr>
            <w:tcW w:w="1417" w:type="dxa"/>
            <w:vAlign w:val="center"/>
          </w:tcPr>
          <w:p w14:paraId="211D2C3E" w14:textId="6AC1430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134" w:type="dxa"/>
          </w:tcPr>
          <w:p w14:paraId="47BCBDE0" w14:textId="1B9D7C30" w:rsidR="00DE6C73" w:rsidRPr="009458C9" w:rsidRDefault="00D216F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</w:t>
            </w:r>
          </w:p>
        </w:tc>
        <w:tc>
          <w:tcPr>
            <w:tcW w:w="1134" w:type="dxa"/>
            <w:vAlign w:val="center"/>
          </w:tcPr>
          <w:p w14:paraId="7736FC8B" w14:textId="18F9F1C4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276" w:type="dxa"/>
            <w:vAlign w:val="center"/>
          </w:tcPr>
          <w:p w14:paraId="13835F47" w14:textId="13353AFD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31EAE728" w14:textId="1467F81B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aiwan)</w:t>
            </w:r>
          </w:p>
        </w:tc>
      </w:tr>
      <w:tr w:rsidR="00DE6C73" w:rsidRPr="009458C9" w14:paraId="1858B09A" w14:textId="77777777" w:rsidTr="00DE6C73">
        <w:trPr>
          <w:trHeight w:val="23"/>
        </w:trPr>
        <w:tc>
          <w:tcPr>
            <w:tcW w:w="1838" w:type="dxa"/>
            <w:vAlign w:val="center"/>
          </w:tcPr>
          <w:p w14:paraId="1C117024" w14:textId="0DCFA18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Adhiratha </w:t>
            </w: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Boonyasiri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013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9ueWFzaXJpPC9BdXRob3I+PFllYXI+MjAxMzwvWWVh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9ueWFzaXJpPC9BdXRob3I+PFllYXI+MjAxMzwvWWVh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11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1CED1B7F" w14:textId="0672DE9D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52/Female</w:t>
            </w:r>
          </w:p>
        </w:tc>
        <w:tc>
          <w:tcPr>
            <w:tcW w:w="1418" w:type="dxa"/>
            <w:vAlign w:val="center"/>
          </w:tcPr>
          <w:p w14:paraId="4F44A270" w14:textId="2751F1AE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Brain, cervical vertebra, thoracic vertebra</w:t>
            </w:r>
          </w:p>
        </w:tc>
        <w:tc>
          <w:tcPr>
            <w:tcW w:w="1417" w:type="dxa"/>
            <w:vAlign w:val="center"/>
          </w:tcPr>
          <w:p w14:paraId="17189196" w14:textId="3C1BCD2E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134" w:type="dxa"/>
          </w:tcPr>
          <w:p w14:paraId="0C7C146F" w14:textId="32F23373" w:rsidR="00DE6C73" w:rsidRPr="009458C9" w:rsidRDefault="00FB02A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PCR</w:t>
            </w:r>
          </w:p>
        </w:tc>
        <w:tc>
          <w:tcPr>
            <w:tcW w:w="1134" w:type="dxa"/>
            <w:vAlign w:val="center"/>
          </w:tcPr>
          <w:p w14:paraId="2495D460" w14:textId="2ECD13C4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</w:t>
            </w:r>
          </w:p>
        </w:tc>
        <w:tc>
          <w:tcPr>
            <w:tcW w:w="1276" w:type="dxa"/>
            <w:vAlign w:val="center"/>
          </w:tcPr>
          <w:p w14:paraId="23013926" w14:textId="72D57E93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1134" w:type="dxa"/>
            <w:vAlign w:val="center"/>
          </w:tcPr>
          <w:p w14:paraId="00FA2B38" w14:textId="2A88916C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hailand</w:t>
            </w:r>
          </w:p>
        </w:tc>
      </w:tr>
      <w:tr w:rsidR="00DE6C73" w:rsidRPr="009458C9" w14:paraId="45D546C3" w14:textId="77777777" w:rsidTr="00DE6C73">
        <w:trPr>
          <w:trHeight w:val="4"/>
        </w:trPr>
        <w:tc>
          <w:tcPr>
            <w:tcW w:w="1838" w:type="dxa"/>
            <w:vAlign w:val="center"/>
          </w:tcPr>
          <w:p w14:paraId="7C0E5836" w14:textId="1A59ACA2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Aisheng</w:t>
            </w:r>
            <w:proofErr w:type="spell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Dong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014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25nPC9BdXRob3I+PFllYXI+MjAxNDwvWWVhcj48UmVj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25nPC9BdXRob3I+PFllYXI+MjAxNDwvWWVhcj48UmVj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12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3A3E343E" w14:textId="0AA08900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62/Male</w:t>
            </w:r>
          </w:p>
        </w:tc>
        <w:tc>
          <w:tcPr>
            <w:tcW w:w="1418" w:type="dxa"/>
            <w:vAlign w:val="center"/>
          </w:tcPr>
          <w:p w14:paraId="7F670330" w14:textId="36DB5E8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Axial bone</w:t>
            </w:r>
          </w:p>
        </w:tc>
        <w:tc>
          <w:tcPr>
            <w:tcW w:w="1417" w:type="dxa"/>
            <w:vAlign w:val="center"/>
          </w:tcPr>
          <w:p w14:paraId="2DF25262" w14:textId="352C7A91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</w:tcPr>
          <w:p w14:paraId="2184B776" w14:textId="19F0367B" w:rsidR="00DE6C73" w:rsidRPr="009458C9" w:rsidRDefault="00D66857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ELISA</w:t>
            </w:r>
          </w:p>
        </w:tc>
        <w:tc>
          <w:tcPr>
            <w:tcW w:w="1134" w:type="dxa"/>
            <w:vAlign w:val="center"/>
          </w:tcPr>
          <w:p w14:paraId="444F3C83" w14:textId="0F288BB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</w:t>
            </w:r>
          </w:p>
        </w:tc>
        <w:tc>
          <w:tcPr>
            <w:tcW w:w="1276" w:type="dxa"/>
            <w:vAlign w:val="center"/>
          </w:tcPr>
          <w:p w14:paraId="2ED14F4C" w14:textId="0666CBFE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2EDBEB0E" w14:textId="2B98AAC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Shanghai)</w:t>
            </w:r>
          </w:p>
        </w:tc>
      </w:tr>
      <w:tr w:rsidR="00DE6C73" w:rsidRPr="009458C9" w14:paraId="2BDEBA6F" w14:textId="77777777" w:rsidTr="00DE6C73">
        <w:trPr>
          <w:trHeight w:val="4"/>
        </w:trPr>
        <w:tc>
          <w:tcPr>
            <w:tcW w:w="1838" w:type="dxa"/>
            <w:vAlign w:val="center"/>
          </w:tcPr>
          <w:p w14:paraId="26A02DB0" w14:textId="44299CB4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Raywat</w:t>
            </w:r>
            <w:proofErr w:type="spell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Noiphithak(2016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Noiphithak&lt;/Author&gt;&lt;Year&gt;2016&lt;/Year&gt;&lt;RecNum&gt;95&lt;/RecNum&gt;&lt;DisplayText&gt;[13]&lt;/DisplayText&gt;&lt;record&gt;&lt;rec-number&gt;95&lt;/rec-number&gt;&lt;foreign-keys&gt;&lt;key app="EN" db-id="zarvt9fzirzawaedtprppv9veewxt5dtsezv" timestamp="1756304591"&gt;95&lt;/key&gt;&lt;/foreign-keys&gt;&lt;ref-type name="Journal Article"&gt;17&lt;/ref-type&gt;&lt;contributors&gt;&lt;authors&gt;&lt;author&gt;Noiphithak, R.&lt;/author&gt;&lt;author&gt;Doungprasert, G.&lt;/author&gt;&lt;/authors&gt;&lt;/contributors&gt;&lt;auth-address&gt;Division of Neurosurgery, Department of Surgery, Thammasat University Hospital, Faculty of Medicine, Thammasat University, Pathumthani, Thailand.&lt;/auth-address&gt;&lt;titles&gt;&lt;title&gt;A case of disseminated central nervous system sparganosis&lt;/title&gt;&lt;secondary-title&gt;Surg Neurol Int&lt;/secondary-title&gt;&lt;alt-title&gt;Surgical neurology international&lt;/alt-title&gt;&lt;/titles&gt;&lt;periodical&gt;&lt;full-title&gt;Surg Neurol Int&lt;/full-title&gt;&lt;abbr-1&gt;Surgical neurology international&lt;/abbr-1&gt;&lt;/periodical&gt;&lt;alt-periodical&gt;&lt;full-title&gt;Surg Neurol Int&lt;/full-title&gt;&lt;abbr-1&gt;Surgical neurology international&lt;/abbr-1&gt;&lt;/alt-periodical&gt;&lt;pages&gt;S958-s961&lt;/pages&gt;&lt;volume&gt;7&lt;/volume&gt;&lt;number&gt;Suppl 39&lt;/number&gt;&lt;edition&gt;2016/12/30&lt;/edition&gt;&lt;keywords&gt;&lt;keyword&gt;Cns&lt;/keyword&gt;&lt;keyword&gt;diagnosis&lt;/keyword&gt;&lt;keyword&gt;disseminated&lt;/keyword&gt;&lt;keyword&gt;sparganosis&lt;/keyword&gt;&lt;keyword&gt;treatment&lt;/keyword&gt;&lt;/keywords&gt;&lt;dates&gt;&lt;year&gt;2016&lt;/year&gt;&lt;/dates&gt;&lt;isbn&gt;2229-5097 (Print)&amp;#xD;2152-7806&lt;/isbn&gt;&lt;accession-num&gt;28031991&lt;/accession-num&gt;&lt;urls&gt;&lt;/urls&gt;&lt;custom2&gt;PMC5180432&lt;/custom2&gt;&lt;electronic-resource-num&gt;10.4103/2152-7806.195236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13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7280B21A" w14:textId="5814697A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54/Male</w:t>
            </w:r>
          </w:p>
        </w:tc>
        <w:tc>
          <w:tcPr>
            <w:tcW w:w="1418" w:type="dxa"/>
            <w:vAlign w:val="center"/>
          </w:tcPr>
          <w:p w14:paraId="4E3D799E" w14:textId="36A570A8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L4-5</w:t>
            </w:r>
          </w:p>
        </w:tc>
        <w:tc>
          <w:tcPr>
            <w:tcW w:w="1417" w:type="dxa"/>
            <w:vAlign w:val="center"/>
          </w:tcPr>
          <w:p w14:paraId="276F8B13" w14:textId="7C15290D" w:rsidR="00DE6C73" w:rsidRPr="009458C9" w:rsidRDefault="001B595A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</w:t>
            </w:r>
            <w:r w:rsidR="00DE6C73"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raw frogs</w:t>
            </w:r>
          </w:p>
        </w:tc>
        <w:tc>
          <w:tcPr>
            <w:tcW w:w="1134" w:type="dxa"/>
          </w:tcPr>
          <w:p w14:paraId="4E0C7E7C" w14:textId="6FF785B8" w:rsidR="00DE6C73" w:rsidRPr="009458C9" w:rsidRDefault="00E76CF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</w:t>
            </w:r>
          </w:p>
        </w:tc>
        <w:tc>
          <w:tcPr>
            <w:tcW w:w="1134" w:type="dxa"/>
            <w:vAlign w:val="center"/>
          </w:tcPr>
          <w:p w14:paraId="7D372839" w14:textId="7B7EE462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276" w:type="dxa"/>
            <w:vAlign w:val="center"/>
          </w:tcPr>
          <w:p w14:paraId="480F081F" w14:textId="1B43D68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03B75905" w14:textId="257444D0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hailand</w:t>
            </w:r>
          </w:p>
        </w:tc>
      </w:tr>
      <w:tr w:rsidR="00DE6C73" w:rsidRPr="009458C9" w14:paraId="35CAD182" w14:textId="77777777" w:rsidTr="00DE6C73">
        <w:trPr>
          <w:trHeight w:val="23"/>
        </w:trPr>
        <w:tc>
          <w:tcPr>
            <w:tcW w:w="1838" w:type="dxa"/>
            <w:vAlign w:val="center"/>
          </w:tcPr>
          <w:p w14:paraId="76A6F60C" w14:textId="31003E49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Abigail L </w:t>
            </w: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arlson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017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sc29uPC9BdXRob3I+PFllYXI+MjAxNzwvWWVhcj48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sc29uPC9BdXRob3I+PFllYXI+MjAxNzwvWWVhcj48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14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16BC5C71" w14:textId="49E88A2A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53/Male</w:t>
            </w:r>
          </w:p>
        </w:tc>
        <w:tc>
          <w:tcPr>
            <w:tcW w:w="1418" w:type="dxa"/>
            <w:vAlign w:val="center"/>
          </w:tcPr>
          <w:p w14:paraId="533316EB" w14:textId="5BE3799F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Lumbar subarachnoid space, cerebrum, cerebellum</w:t>
            </w:r>
          </w:p>
        </w:tc>
        <w:tc>
          <w:tcPr>
            <w:tcW w:w="1417" w:type="dxa"/>
            <w:vAlign w:val="center"/>
          </w:tcPr>
          <w:p w14:paraId="6A03143A" w14:textId="4B8BE3E9" w:rsidR="00DE6C73" w:rsidRPr="009458C9" w:rsidRDefault="001B595A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</w:t>
            </w:r>
            <w:r w:rsidR="00DE6C73"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raw frog and snake</w:t>
            </w:r>
          </w:p>
        </w:tc>
        <w:tc>
          <w:tcPr>
            <w:tcW w:w="1134" w:type="dxa"/>
          </w:tcPr>
          <w:p w14:paraId="2221C162" w14:textId="7506A5C0" w:rsidR="00DE6C73" w:rsidRPr="009458C9" w:rsidRDefault="00A3214D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</w:t>
            </w:r>
          </w:p>
        </w:tc>
        <w:tc>
          <w:tcPr>
            <w:tcW w:w="1134" w:type="dxa"/>
            <w:vAlign w:val="center"/>
          </w:tcPr>
          <w:p w14:paraId="132BF3A1" w14:textId="505D30B0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</w:t>
            </w:r>
          </w:p>
        </w:tc>
        <w:tc>
          <w:tcPr>
            <w:tcW w:w="1276" w:type="dxa"/>
            <w:vAlign w:val="center"/>
          </w:tcPr>
          <w:p w14:paraId="182E12F3" w14:textId="2440D21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1134" w:type="dxa"/>
            <w:vAlign w:val="center"/>
          </w:tcPr>
          <w:p w14:paraId="3A99B53E" w14:textId="2CCD0AE3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hailand</w:t>
            </w:r>
          </w:p>
        </w:tc>
      </w:tr>
      <w:tr w:rsidR="00DE6C73" w:rsidRPr="009458C9" w14:paraId="07C665A0" w14:textId="77777777" w:rsidTr="00DE6C73">
        <w:trPr>
          <w:trHeight w:val="23"/>
        </w:trPr>
        <w:tc>
          <w:tcPr>
            <w:tcW w:w="1838" w:type="dxa"/>
            <w:vAlign w:val="center"/>
          </w:tcPr>
          <w:p w14:paraId="4CD5B314" w14:textId="1D5D929F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Verajit Chotmongkol(2018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otmongkol&lt;/Author&gt;&lt;Year&gt;2018&lt;/Year&gt;&lt;RecNum&gt;91&lt;/RecNum&gt;&lt;DisplayText&gt;[15]&lt;/DisplayText&gt;&lt;record&gt;&lt;rec-number&gt;91&lt;/rec-number&gt;&lt;foreign-keys&gt;&lt;key app="EN" db-id="zarvt9fzirzawaedtprppv9veewxt5dtsezv" timestamp="1756300734"&gt;91&lt;/key&gt;&lt;/foreign-keys&gt;&lt;ref-type name="Journal Article"&gt;17&lt;/ref-type&gt;&lt;contributors&gt;&lt;authors&gt;&lt;author&gt;Chotmongkol, V.&lt;/author&gt;&lt;author&gt;Intapan, P. M.&lt;/author&gt;&lt;author&gt;Jingjit, K.&lt;/author&gt;&lt;/authors&gt;&lt;/contributors&gt;&lt;auth-address&gt;Department of Medicine, Khon Kaen University, Khon Kaen, Thailand.&amp;#xD;Department of Parasitology and Research and Diagnostic Center for Emerging Infectious Diseases, Khon Kaen University, Khon Kaen, Thailand.&amp;#xD;Department of Surgery, Khon Kaen University, Khon Kaen, Thailand.&lt;/auth-address&gt;&lt;titles&gt;&lt;title&gt;Dual Cestode Infection in a Thai Patient (Spinal Sparganosis and Racemose Neurocysticercosis): A Case Report&lt;/title&gt;&lt;secondary-title&gt;Am J Case Rep&lt;/secondary-title&gt;&lt;alt-title&gt;The American journal of case reports&lt;/alt-title&gt;&lt;/titles&gt;&lt;periodical&gt;&lt;full-title&gt;Am J Case Rep&lt;/full-title&gt;&lt;abbr-1&gt;The American journal of case reports&lt;/abbr-1&gt;&lt;/periodical&gt;&lt;alt-periodical&gt;&lt;full-title&gt;Am J Case Rep&lt;/full-title&gt;&lt;abbr-1&gt;The American journal of case reports&lt;/abbr-1&gt;&lt;/alt-periodical&gt;&lt;pages&gt;1090-1095&lt;/pages&gt;&lt;volume&gt;19&lt;/volume&gt;&lt;edition&gt;2018/09/15&lt;/edition&gt;&lt;keywords&gt;&lt;keyword&gt;Adult&lt;/keyword&gt;&lt;keyword&gt;Central Nervous System Helminthiasis/*diagnosis&lt;/keyword&gt;&lt;keyword&gt;Coinfection/diagnosis&lt;/keyword&gt;&lt;keyword&gt;Humans&lt;/keyword&gt;&lt;keyword&gt;Magnetic Resonance Imaging&lt;/keyword&gt;&lt;keyword&gt;Male&lt;/keyword&gt;&lt;keyword&gt;Neurocysticercosis/*diagnosis&lt;/keyword&gt;&lt;keyword&gt;Sparganosis/*diagnosis&lt;/keyword&gt;&lt;keyword&gt;Thailand&lt;/keyword&gt;&lt;/keywords&gt;&lt;dates&gt;&lt;year&gt;2018&lt;/year&gt;&lt;pub-dates&gt;&lt;date&gt;Sep 14&lt;/date&gt;&lt;/pub-dates&gt;&lt;/dates&gt;&lt;isbn&gt;1941-5923&lt;/isbn&gt;&lt;accession-num&gt;30213923&lt;/accession-num&gt;&lt;urls&gt;&lt;/urls&gt;&lt;custom2&gt;PMC6149234&lt;/custom2&gt;&lt;electronic-resource-num&gt;10.12659/ajcr.910729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15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6E6F6F32" w14:textId="1B97CAB2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41/Male</w:t>
            </w:r>
          </w:p>
        </w:tc>
        <w:tc>
          <w:tcPr>
            <w:tcW w:w="1418" w:type="dxa"/>
            <w:vAlign w:val="center"/>
          </w:tcPr>
          <w:p w14:paraId="4409C60D" w14:textId="15AC845E" w:rsidR="00DE6C73" w:rsidRPr="009458C9" w:rsidRDefault="00F77727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L1-S1</w:t>
            </w:r>
          </w:p>
        </w:tc>
        <w:tc>
          <w:tcPr>
            <w:tcW w:w="1417" w:type="dxa"/>
            <w:vAlign w:val="center"/>
          </w:tcPr>
          <w:p w14:paraId="45FFC859" w14:textId="5D7F892B" w:rsidR="00DE6C73" w:rsidRPr="009458C9" w:rsidRDefault="009609ED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Occasionally consuming raw foods</w:t>
            </w:r>
          </w:p>
        </w:tc>
        <w:tc>
          <w:tcPr>
            <w:tcW w:w="1134" w:type="dxa"/>
          </w:tcPr>
          <w:p w14:paraId="3BB810AE" w14:textId="70AAC8F7" w:rsidR="00DE6C73" w:rsidRPr="009458C9" w:rsidRDefault="00340BE2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</w:t>
            </w:r>
          </w:p>
        </w:tc>
        <w:tc>
          <w:tcPr>
            <w:tcW w:w="1134" w:type="dxa"/>
            <w:vAlign w:val="center"/>
          </w:tcPr>
          <w:p w14:paraId="00B5E031" w14:textId="430739B5" w:rsidR="00272468" w:rsidRPr="009458C9" w:rsidRDefault="00272468" w:rsidP="0027246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</w:t>
            </w:r>
          </w:p>
        </w:tc>
        <w:tc>
          <w:tcPr>
            <w:tcW w:w="1276" w:type="dxa"/>
            <w:vAlign w:val="center"/>
          </w:tcPr>
          <w:p w14:paraId="5C6673D1" w14:textId="6E252298" w:rsidR="00DE6C73" w:rsidRPr="009458C9" w:rsidRDefault="00B44060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1134" w:type="dxa"/>
            <w:vAlign w:val="center"/>
          </w:tcPr>
          <w:p w14:paraId="617605B9" w14:textId="65505C66" w:rsidR="00DE6C73" w:rsidRPr="009458C9" w:rsidRDefault="007E48EC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hailand</w:t>
            </w:r>
          </w:p>
        </w:tc>
      </w:tr>
      <w:tr w:rsidR="00DE6C73" w:rsidRPr="009458C9" w14:paraId="10AC1531" w14:textId="77777777" w:rsidTr="00DE6C73">
        <w:trPr>
          <w:trHeight w:val="23"/>
        </w:trPr>
        <w:tc>
          <w:tcPr>
            <w:tcW w:w="1838" w:type="dxa"/>
            <w:vAlign w:val="center"/>
          </w:tcPr>
          <w:p w14:paraId="7F2DBCBC" w14:textId="73B4D80C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Yujiao</w:t>
            </w:r>
            <w:proofErr w:type="spell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Fu(2019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u&lt;/Author&gt;&lt;Year&gt;2019&lt;/Year&gt;&lt;RecNum&gt;96&lt;/RecNum&gt;&lt;DisplayText&gt;[16]&lt;/DisplayText&gt;&lt;record&gt;&lt;rec-number&gt;96&lt;/rec-number&gt;&lt;foreign-keys&gt;&lt;key app="EN" db-id="zarvt9fzirzawaedtprppv9veewxt5dtsezv" timestamp="1756311030"&gt;96&lt;/key&gt;&lt;/foreign-keys&gt;&lt;ref-type name="Journal Article"&gt;17&lt;/ref-type&gt;&lt;contributors&gt;&lt;authors&gt;&lt;author&gt;Fu, Y.&lt;/author&gt;&lt;author&gt;Ding, X.&lt;/author&gt;&lt;author&gt;Li, Q.&lt;/author&gt;&lt;author&gt;Liu, D.&lt;/author&gt;&lt;author&gt;Yang, Z.&lt;/author&gt;&lt;author&gt;Feng, L.&lt;/author&gt;&lt;/authors&gt;&lt;/contributors&gt;&lt;auth-address&gt;Department of Neurology (YF, LF) and Department of Neurosurgery (XD, QL, DL, ZY), Xiangya Hospital, Central South University, Changsha, China.&lt;/auth-address&gt;&lt;titles&gt;&lt;title&gt;Intraspinal Sparganum mansoni infection with the extraction of a live adult worm&lt;/title&gt;&lt;secondary-title&gt;Neurol Clin Pract&lt;/secondary-title&gt;&lt;alt-title&gt;Neurology. Clinical practice&lt;/alt-title&gt;&lt;/titles&gt;&lt;periodical&gt;&lt;full-title&gt;Neurol Clin Pract&lt;/full-title&gt;&lt;abbr-1&gt;Neurology. Clinical practice&lt;/abbr-1&gt;&lt;/periodical&gt;&lt;alt-periodical&gt;&lt;full-title&gt;Neurol Clin Pract&lt;/full-title&gt;&lt;abbr-1&gt;Neurology. Clinical practice&lt;/abbr-1&gt;&lt;/alt-periodical&gt;&lt;pages&gt;472-474&lt;/pages&gt;&lt;volume&gt;9&lt;/volume&gt;&lt;number&gt;6&lt;/number&gt;&lt;edition&gt;2020/02/12&lt;/edition&gt;&lt;dates&gt;&lt;year&gt;2019&lt;/year&gt;&lt;pub-dates&gt;&lt;date&gt;Dec&lt;/date&gt;&lt;/pub-dates&gt;&lt;/dates&gt;&lt;isbn&gt;2163-0402 (Print)&amp;#xD;2163-0402&lt;/isbn&gt;&lt;accession-num&gt;32042481&lt;/accession-num&gt;&lt;urls&gt;&lt;/urls&gt;&lt;custom2&gt;PMC6927440&lt;/custom2&gt;&lt;electronic-resource-num&gt;10.1212/cpj.0000000000000658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16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7879D66F" w14:textId="4186EAFE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54/Male</w:t>
            </w:r>
          </w:p>
        </w:tc>
        <w:tc>
          <w:tcPr>
            <w:tcW w:w="1418" w:type="dxa"/>
            <w:vAlign w:val="center"/>
          </w:tcPr>
          <w:p w14:paraId="752453B6" w14:textId="6E298223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12-S2</w:t>
            </w:r>
          </w:p>
        </w:tc>
        <w:tc>
          <w:tcPr>
            <w:tcW w:w="1417" w:type="dxa"/>
            <w:vAlign w:val="center"/>
          </w:tcPr>
          <w:p w14:paraId="0DAC62D5" w14:textId="661E267A" w:rsidR="00DE6C73" w:rsidRPr="009458C9" w:rsidRDefault="006B02DC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134" w:type="dxa"/>
          </w:tcPr>
          <w:p w14:paraId="7567FC65" w14:textId="771A5533" w:rsidR="00DE6C73" w:rsidRPr="009458C9" w:rsidRDefault="00851EC9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ELISA</w:t>
            </w:r>
          </w:p>
        </w:tc>
        <w:tc>
          <w:tcPr>
            <w:tcW w:w="1134" w:type="dxa"/>
            <w:vAlign w:val="center"/>
          </w:tcPr>
          <w:p w14:paraId="050F84D3" w14:textId="1F64B45C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</w:t>
            </w:r>
          </w:p>
          <w:p w14:paraId="295846A5" w14:textId="39943058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(120 mg/kg)</w:t>
            </w:r>
          </w:p>
        </w:tc>
        <w:tc>
          <w:tcPr>
            <w:tcW w:w="1276" w:type="dxa"/>
            <w:vAlign w:val="center"/>
          </w:tcPr>
          <w:p w14:paraId="3A9AE36F" w14:textId="77D13B94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1134" w:type="dxa"/>
            <w:vAlign w:val="center"/>
          </w:tcPr>
          <w:p w14:paraId="6313FBB4" w14:textId="6FEC81FC" w:rsidR="00DE6C73" w:rsidRPr="009458C9" w:rsidRDefault="00225E7C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angsha)</w:t>
            </w:r>
          </w:p>
        </w:tc>
      </w:tr>
      <w:tr w:rsidR="00DE6C73" w:rsidRPr="009458C9" w14:paraId="7BED0B10" w14:textId="77777777" w:rsidTr="00DE6C73">
        <w:trPr>
          <w:trHeight w:val="23"/>
        </w:trPr>
        <w:tc>
          <w:tcPr>
            <w:tcW w:w="1838" w:type="dxa"/>
            <w:vAlign w:val="center"/>
          </w:tcPr>
          <w:p w14:paraId="197B0C8D" w14:textId="7B2FE941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Prasert </w:t>
            </w: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Iampreechakul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020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YW1wcmVlY2hha3VsPC9BdXRob3I+PFllYXI+MjAyMDwv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YW1wcmVlY2hha3VsPC9BdXRob3I+PFllYXI+MjAyMDwv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17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4B0E616E" w14:textId="3888677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43/Male</w:t>
            </w:r>
          </w:p>
        </w:tc>
        <w:tc>
          <w:tcPr>
            <w:tcW w:w="1418" w:type="dxa"/>
            <w:vAlign w:val="center"/>
          </w:tcPr>
          <w:p w14:paraId="01BC9221" w14:textId="0C701371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L1-S2</w:t>
            </w:r>
          </w:p>
        </w:tc>
        <w:tc>
          <w:tcPr>
            <w:tcW w:w="1417" w:type="dxa"/>
            <w:vAlign w:val="center"/>
          </w:tcPr>
          <w:p w14:paraId="3A3EB54F" w14:textId="265BDBF2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134" w:type="dxa"/>
          </w:tcPr>
          <w:p w14:paraId="15F9BD69" w14:textId="027652F5" w:rsidR="00DE6C73" w:rsidRPr="009458C9" w:rsidRDefault="007D0D86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</w:t>
            </w:r>
          </w:p>
        </w:tc>
        <w:tc>
          <w:tcPr>
            <w:tcW w:w="1134" w:type="dxa"/>
            <w:vAlign w:val="center"/>
          </w:tcPr>
          <w:p w14:paraId="12BE6FD2" w14:textId="314A99C4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 (25 mg/kg)</w:t>
            </w:r>
          </w:p>
        </w:tc>
        <w:tc>
          <w:tcPr>
            <w:tcW w:w="1276" w:type="dxa"/>
            <w:vAlign w:val="center"/>
          </w:tcPr>
          <w:p w14:paraId="2ED486C9" w14:textId="7C5FDE8A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1134" w:type="dxa"/>
            <w:vAlign w:val="center"/>
          </w:tcPr>
          <w:p w14:paraId="2A43890A" w14:textId="597F8DDD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Myanmar</w:t>
            </w:r>
          </w:p>
        </w:tc>
      </w:tr>
      <w:tr w:rsidR="00DE6C73" w:rsidRPr="009458C9" w14:paraId="3C39AB78" w14:textId="77777777" w:rsidTr="00DE6C73">
        <w:trPr>
          <w:trHeight w:val="18"/>
        </w:trPr>
        <w:tc>
          <w:tcPr>
            <w:tcW w:w="1838" w:type="dxa"/>
            <w:vAlign w:val="center"/>
          </w:tcPr>
          <w:p w14:paraId="20487D60" w14:textId="4E0269D2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Jian-Feng </w:t>
            </w: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Fan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021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YW48L0F1dGhvcj48WWVhcj4yMDIxPC9ZZWFyPjxSZWNO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YW48L0F1dGhvcj48WWVhcj4yMDIxPC9ZZWFyPjxSZWNO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18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1AD580F2" w14:textId="65BE40FD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56/Male</w:t>
            </w:r>
          </w:p>
        </w:tc>
        <w:tc>
          <w:tcPr>
            <w:tcW w:w="1418" w:type="dxa"/>
            <w:vAlign w:val="center"/>
          </w:tcPr>
          <w:p w14:paraId="0BC084A8" w14:textId="3317B5E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S1-S2 level of the lumbosacral spine</w:t>
            </w:r>
          </w:p>
        </w:tc>
        <w:tc>
          <w:tcPr>
            <w:tcW w:w="1417" w:type="dxa"/>
            <w:vAlign w:val="center"/>
          </w:tcPr>
          <w:p w14:paraId="22867EDE" w14:textId="09735966" w:rsidR="00DE6C73" w:rsidRPr="009458C9" w:rsidRDefault="001B595A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</w:t>
            </w:r>
            <w:r w:rsidR="00DE6C73"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undercooked frog meat</w:t>
            </w:r>
          </w:p>
        </w:tc>
        <w:tc>
          <w:tcPr>
            <w:tcW w:w="1134" w:type="dxa"/>
          </w:tcPr>
          <w:p w14:paraId="543A9EC8" w14:textId="799F30CE" w:rsidR="00DE6C73" w:rsidRPr="009458C9" w:rsidRDefault="00FE70B8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LISA</w:t>
            </w:r>
          </w:p>
        </w:tc>
        <w:tc>
          <w:tcPr>
            <w:tcW w:w="1134" w:type="dxa"/>
            <w:vAlign w:val="center"/>
          </w:tcPr>
          <w:p w14:paraId="4D63DC3E" w14:textId="28E42A61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 (50 mg/kg), albendazole (15 mg/kg), dexamethasone (0.1 mg/kg)</w:t>
            </w:r>
          </w:p>
        </w:tc>
        <w:tc>
          <w:tcPr>
            <w:tcW w:w="1276" w:type="dxa"/>
            <w:vAlign w:val="center"/>
          </w:tcPr>
          <w:p w14:paraId="73ADD21B" w14:textId="69DF2D54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1134" w:type="dxa"/>
            <w:vAlign w:val="center"/>
          </w:tcPr>
          <w:p w14:paraId="4D652498" w14:textId="129B279A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angsha)</w:t>
            </w:r>
          </w:p>
        </w:tc>
      </w:tr>
      <w:tr w:rsidR="00DE6C73" w:rsidRPr="009458C9" w14:paraId="58274D79" w14:textId="77777777" w:rsidTr="00DE6C73">
        <w:trPr>
          <w:trHeight w:val="1"/>
        </w:trPr>
        <w:tc>
          <w:tcPr>
            <w:tcW w:w="1838" w:type="dxa"/>
            <w:vAlign w:val="center"/>
          </w:tcPr>
          <w:p w14:paraId="3C21A62C" w14:textId="57FBFC28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Verajit </w:t>
            </w: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otmongkol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021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90bW9uZ2tvbDwvQXV0aG9yPjxZZWFyPjIwMjE8L1ll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90bW9uZ2tvbDwvQXV0aG9yPjxZZWFyPjIwMjE8L1ll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19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3DFB7C4E" w14:textId="5E96978C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54/Male</w:t>
            </w:r>
          </w:p>
        </w:tc>
        <w:tc>
          <w:tcPr>
            <w:tcW w:w="1418" w:type="dxa"/>
            <w:vAlign w:val="center"/>
          </w:tcPr>
          <w:p w14:paraId="73DC9114" w14:textId="1720C375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12-S1</w:t>
            </w:r>
          </w:p>
        </w:tc>
        <w:tc>
          <w:tcPr>
            <w:tcW w:w="1417" w:type="dxa"/>
            <w:vAlign w:val="center"/>
          </w:tcPr>
          <w:p w14:paraId="6FB696D0" w14:textId="18F684B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134" w:type="dxa"/>
          </w:tcPr>
          <w:p w14:paraId="22912EC3" w14:textId="686B1E15" w:rsidR="00DE6C73" w:rsidRPr="009458C9" w:rsidRDefault="002123E9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PCR</w:t>
            </w:r>
          </w:p>
        </w:tc>
        <w:tc>
          <w:tcPr>
            <w:tcW w:w="1134" w:type="dxa"/>
            <w:vAlign w:val="center"/>
          </w:tcPr>
          <w:p w14:paraId="4AC48ECA" w14:textId="67EA4CCC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</w:t>
            </w:r>
          </w:p>
        </w:tc>
        <w:tc>
          <w:tcPr>
            <w:tcW w:w="1276" w:type="dxa"/>
            <w:vAlign w:val="center"/>
          </w:tcPr>
          <w:p w14:paraId="71A6C481" w14:textId="58F5D741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1134" w:type="dxa"/>
            <w:vAlign w:val="center"/>
          </w:tcPr>
          <w:p w14:paraId="25CD8300" w14:textId="3A9E3B4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hailand</w:t>
            </w:r>
          </w:p>
        </w:tc>
      </w:tr>
      <w:tr w:rsidR="00DE6C73" w:rsidRPr="009458C9" w14:paraId="339D7CE5" w14:textId="77777777" w:rsidTr="00DE6C73">
        <w:trPr>
          <w:trHeight w:val="1"/>
        </w:trPr>
        <w:tc>
          <w:tcPr>
            <w:tcW w:w="1838" w:type="dxa"/>
            <w:vAlign w:val="center"/>
          </w:tcPr>
          <w:p w14:paraId="4CA13258" w14:textId="46455660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Jun Liu(2022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u&lt;/Author&gt;&lt;Year&gt;2022&lt;/Year&gt;&lt;RecNum&gt;86&lt;/RecNum&gt;&lt;DisplayText&gt;[20]&lt;/DisplayText&gt;&lt;record&gt;&lt;rec-number&gt;86&lt;/rec-number&gt;&lt;foreign-keys&gt;&lt;key app="EN" db-id="zarvt9fzirzawaedtprppv9veewxt5dtsezv" timestamp="1756293717"&gt;86&lt;/key&gt;&lt;/foreign-keys&gt;&lt;ref-type name="Journal Article"&gt;17&lt;/ref-type&gt;&lt;contributors&gt;&lt;authors&gt;&lt;author&gt;Liu, J.&lt;/author&gt;&lt;author&gt;Zhang, S.&lt;/author&gt;&lt;author&gt;Guo, H.&lt;/author&gt;&lt;author&gt;Feng, K.&lt;/author&gt;&lt;author&gt;Jiang, Q.&lt;/author&gt;&lt;/authors&gt;&lt;/contributors&gt;&lt;auth-address&gt;Department of Neurosurgery, Ganzhou People&amp;apos;s Hospital (The Affiliated Ganzhou Hospital of Nanchang University), Ganzhou, China.&amp;#xD;Department of Neurosurgery, West China Hospital of Sichuan University, Chengdu, China.&amp;#xD;Department of Neurosurgery, Ganzhou People&amp;apos;s Hospital (The Affiliated Ganzhou Hospital of Nanchang University), Ganzhou, China. Electronic address: jiangqh1968@126.com.&lt;/auth-address&gt;&lt;titles&gt;&lt;title&gt;Free-living sparganosis in the lumbosacral spine with long latency&lt;/title&gt;&lt;secondary-title&gt;Lancet Infect Dis&lt;/secondary-title&gt;&lt;alt-title&gt;The Lancet. Infectious diseases&lt;/alt-title&gt;&lt;/titles&gt;&lt;periodical&gt;&lt;full-title&gt;Lancet Infect Dis&lt;/full-title&gt;&lt;abbr-1&gt;The Lancet. Infectious diseases&lt;/abbr-1&gt;&lt;/periodical&gt;&lt;alt-periodical&gt;&lt;full-title&gt;Lancet Infect Dis&lt;/full-title&gt;&lt;abbr-1&gt;The Lancet. Infectious diseases&lt;/abbr-1&gt;&lt;/alt-periodical&gt;&lt;pages&gt;742&lt;/pages&gt;&lt;volume&gt;22&lt;/volume&gt;&lt;number&gt;5&lt;/number&gt;&lt;edition&gt;2022/04/24&lt;/edition&gt;&lt;keywords&gt;&lt;keyword&gt;Humans&lt;/keyword&gt;&lt;keyword&gt;Praziquantel&lt;/keyword&gt;&lt;keyword&gt;*Sparganosis/diagnosis/epidemiology&lt;/keyword&gt;&lt;/keywords&gt;&lt;dates&gt;&lt;year&gt;2022&lt;/year&gt;&lt;pub-dates&gt;&lt;date&gt;May&lt;/date&gt;&lt;/pub-dates&gt;&lt;/dates&gt;&lt;isbn&gt;1473-3099&lt;/isbn&gt;&lt;accession-num&gt;35460664&lt;/accession-num&gt;&lt;urls&gt;&lt;/urls&gt;&lt;electronic-resource-num&gt;10.1016/s1473-3099(22)00150-5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20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49DEEFFA" w14:textId="5F55222A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36/Female</w:t>
            </w:r>
          </w:p>
        </w:tc>
        <w:tc>
          <w:tcPr>
            <w:tcW w:w="1418" w:type="dxa"/>
            <w:vAlign w:val="center"/>
          </w:tcPr>
          <w:p w14:paraId="08A924B6" w14:textId="66AC78DF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L4-S1</w:t>
            </w:r>
          </w:p>
        </w:tc>
        <w:tc>
          <w:tcPr>
            <w:tcW w:w="1417" w:type="dxa"/>
            <w:vAlign w:val="center"/>
          </w:tcPr>
          <w:p w14:paraId="5BF21A41" w14:textId="19A2E16E" w:rsidR="00DE6C73" w:rsidRPr="009458C9" w:rsidRDefault="001B595A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</w:t>
            </w:r>
            <w:r w:rsidR="00DE6C73"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inadequately cooked frogs</w:t>
            </w:r>
          </w:p>
        </w:tc>
        <w:tc>
          <w:tcPr>
            <w:tcW w:w="1134" w:type="dxa"/>
          </w:tcPr>
          <w:p w14:paraId="5C597507" w14:textId="610B092F" w:rsidR="00DE6C73" w:rsidRPr="009458C9" w:rsidRDefault="007B79F9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PCR</w:t>
            </w:r>
          </w:p>
        </w:tc>
        <w:tc>
          <w:tcPr>
            <w:tcW w:w="1134" w:type="dxa"/>
            <w:vAlign w:val="center"/>
          </w:tcPr>
          <w:p w14:paraId="27EB1566" w14:textId="36BBC3F6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</w:t>
            </w:r>
          </w:p>
          <w:p w14:paraId="71E61C08" w14:textId="00A0A327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(25 mg/kg)</w:t>
            </w:r>
          </w:p>
        </w:tc>
        <w:tc>
          <w:tcPr>
            <w:tcW w:w="1276" w:type="dxa"/>
            <w:vAlign w:val="center"/>
          </w:tcPr>
          <w:p w14:paraId="23CE58BE" w14:textId="6756AA74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1134" w:type="dxa"/>
            <w:vAlign w:val="center"/>
          </w:tcPr>
          <w:p w14:paraId="3E2F31FD" w14:textId="15A7A263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Jiangxi)</w:t>
            </w:r>
          </w:p>
        </w:tc>
      </w:tr>
      <w:tr w:rsidR="00DE6C73" w:rsidRPr="009458C9" w14:paraId="0D963F07" w14:textId="77777777" w:rsidTr="00DE6C73">
        <w:trPr>
          <w:trHeight w:val="1"/>
        </w:trPr>
        <w:tc>
          <w:tcPr>
            <w:tcW w:w="1838" w:type="dxa"/>
            <w:vAlign w:val="center"/>
          </w:tcPr>
          <w:p w14:paraId="7CF35FFE" w14:textId="4492294E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Gan-Jun Wen(2023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en&lt;/Author&gt;&lt;Year&gt;2023&lt;/Year&gt;&lt;RecNum&gt;87&lt;/RecNum&gt;&lt;DisplayText&gt;[21]&lt;/DisplayText&gt;&lt;record&gt;&lt;rec-number&gt;87&lt;/rec-number&gt;&lt;foreign-keys&gt;&lt;key app="EN" db-id="zarvt9fzirzawaedtprppv9veewxt5dtsezv" timestamp="1756296080"&gt;87&lt;/key&gt;&lt;/foreign-keys&gt;&lt;ref-type name="Journal Article"&gt;17&lt;/ref-type&gt;&lt;contributors&gt;&lt;authors&gt;&lt;author&gt;Wen, G. J.&lt;/author&gt;&lt;author&gt;Chen, J.&lt;/author&gt;&lt;author&gt;Zhang, S. F.&lt;/author&gt;&lt;author&gt;Zhou, Z. S.&lt;/author&gt;&lt;author&gt;Jiao, G. L.&lt;/author&gt;&lt;/authors&gt;&lt;/contributors&gt;&lt;auth-address&gt;Department of Orthopaedics, The Sixth Affiliated Hospital of Jinan University, Dongguan 523573, Guangdong Province, China.&amp;#xD;Department of Orthopaedics, The Sixth Affiliated Hospital of Jinan University, Dongguan 523573, Guangdong Province, China. jiaogenlong@163.com.&lt;/auth-address&gt;&lt;titles&gt;&lt;title&gt;Multiple sparganosis spinal infections mainly in the thoracic region: A case report&lt;/title&gt;&lt;secondary-title&gt;World J Clin Cases&lt;/secondary-title&gt;&lt;alt-title&gt;World journal of clinical cases&lt;/alt-title&gt;&lt;/titles&gt;&lt;periodical&gt;&lt;full-title&gt;World J Clin Cases&lt;/full-title&gt;&lt;abbr-1&gt;World journal of clinical cases&lt;/abbr-1&gt;&lt;/periodical&gt;&lt;alt-periodical&gt;&lt;full-title&gt;World J Clin Cases&lt;/full-title&gt;&lt;abbr-1&gt;World journal of clinical cases&lt;/abbr-1&gt;&lt;/alt-periodical&gt;&lt;pages&gt;8507-8511&lt;/pages&gt;&lt;volume&gt;11&lt;/volume&gt;&lt;number&gt;36&lt;/number&gt;&lt;edition&gt;2024/01/08&lt;/edition&gt;&lt;keywords&gt;&lt;keyword&gt;Case report&lt;/keyword&gt;&lt;keyword&gt;Infection&lt;/keyword&gt;&lt;keyword&gt;Sparganosis&lt;/keyword&gt;&lt;keyword&gt;Spine&lt;/keyword&gt;&lt;keyword&gt;interest for this article.&lt;/keyword&gt;&lt;/keywords&gt;&lt;dates&gt;&lt;year&gt;2023&lt;/year&gt;&lt;pub-dates&gt;&lt;date&gt;Dec 26&lt;/date&gt;&lt;/pub-dates&gt;&lt;/dates&gt;&lt;isbn&gt;2307-8960 (Print)&amp;#xD;2307-8960&lt;/isbn&gt;&lt;accession-num&gt;38188209&lt;/accession-num&gt;&lt;urls&gt;&lt;/urls&gt;&lt;custom2&gt;PMC10768500&lt;/custom2&gt;&lt;electronic-resource-num&gt;10.12998/wjcc.v11.i36.8507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21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3872D605" w14:textId="40D1118D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56/Male</w:t>
            </w:r>
          </w:p>
        </w:tc>
        <w:tc>
          <w:tcPr>
            <w:tcW w:w="1418" w:type="dxa"/>
            <w:vAlign w:val="center"/>
          </w:tcPr>
          <w:p w14:paraId="2889473F" w14:textId="08077732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4-5</w:t>
            </w:r>
          </w:p>
        </w:tc>
        <w:tc>
          <w:tcPr>
            <w:tcW w:w="1417" w:type="dxa"/>
            <w:vAlign w:val="center"/>
          </w:tcPr>
          <w:p w14:paraId="357F1607" w14:textId="0CBC5351" w:rsidR="00DE6C73" w:rsidRPr="009458C9" w:rsidRDefault="001B595A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</w:t>
            </w:r>
            <w:r w:rsidR="00DE6C73"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raw beef, mutton and snake meat</w:t>
            </w:r>
          </w:p>
        </w:tc>
        <w:tc>
          <w:tcPr>
            <w:tcW w:w="1134" w:type="dxa"/>
          </w:tcPr>
          <w:p w14:paraId="5C425A39" w14:textId="1AF8A011" w:rsidR="00DE6C73" w:rsidRPr="009458C9" w:rsidRDefault="00450BD8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</w:t>
            </w:r>
          </w:p>
        </w:tc>
        <w:tc>
          <w:tcPr>
            <w:tcW w:w="1134" w:type="dxa"/>
            <w:vAlign w:val="center"/>
          </w:tcPr>
          <w:p w14:paraId="677CD1B9" w14:textId="6EEB8460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Albendazole</w:t>
            </w:r>
          </w:p>
        </w:tc>
        <w:tc>
          <w:tcPr>
            <w:tcW w:w="1276" w:type="dxa"/>
            <w:vAlign w:val="center"/>
          </w:tcPr>
          <w:p w14:paraId="3A86957A" w14:textId="02CE74A3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1134" w:type="dxa"/>
            <w:vAlign w:val="center"/>
          </w:tcPr>
          <w:p w14:paraId="5821390B" w14:textId="42FA534C" w:rsidR="00DE6C73" w:rsidRPr="009458C9" w:rsidRDefault="00DE6C73" w:rsidP="008B575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Jinan)</w:t>
            </w:r>
          </w:p>
        </w:tc>
      </w:tr>
      <w:tr w:rsidR="009F3130" w:rsidRPr="009458C9" w14:paraId="5DBCA15C" w14:textId="77777777" w:rsidTr="00DE6C73">
        <w:trPr>
          <w:trHeight w:val="1"/>
        </w:trPr>
        <w:tc>
          <w:tcPr>
            <w:tcW w:w="1838" w:type="dxa"/>
            <w:vAlign w:val="center"/>
          </w:tcPr>
          <w:p w14:paraId="57807451" w14:textId="53D0F570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Yiming </w:t>
            </w: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Meng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023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W5nPC9BdXRob3I+PFllYXI+MjAyMzwvWWVhcj48UmVj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W5nPC9BdXRob3I+PFllYXI+MjAyMzwvWWVhcj48UmVj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</w:fldData>
              </w:fldCha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22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41CCF61F" w14:textId="38865991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27/Male</w:t>
            </w:r>
          </w:p>
        </w:tc>
        <w:tc>
          <w:tcPr>
            <w:tcW w:w="1418" w:type="dxa"/>
            <w:vAlign w:val="center"/>
          </w:tcPr>
          <w:p w14:paraId="6F0AD275" w14:textId="488496C9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10</w:t>
            </w:r>
          </w:p>
        </w:tc>
        <w:tc>
          <w:tcPr>
            <w:tcW w:w="1417" w:type="dxa"/>
            <w:vAlign w:val="center"/>
          </w:tcPr>
          <w:p w14:paraId="0D38D27C" w14:textId="186840BD" w:rsidR="009F3130" w:rsidRPr="009458C9" w:rsidRDefault="001B595A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Eaten</w:t>
            </w:r>
            <w:r w:rsidR="009F3130"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raw frogs</w:t>
            </w:r>
          </w:p>
        </w:tc>
        <w:tc>
          <w:tcPr>
            <w:tcW w:w="1134" w:type="dxa"/>
          </w:tcPr>
          <w:p w14:paraId="33B0EEDB" w14:textId="7D01DD43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ELISA</w:t>
            </w:r>
          </w:p>
        </w:tc>
        <w:tc>
          <w:tcPr>
            <w:tcW w:w="1134" w:type="dxa"/>
            <w:vAlign w:val="center"/>
          </w:tcPr>
          <w:p w14:paraId="57EF9BD0" w14:textId="558946E8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</w:t>
            </w:r>
          </w:p>
        </w:tc>
        <w:tc>
          <w:tcPr>
            <w:tcW w:w="1276" w:type="dxa"/>
            <w:vAlign w:val="center"/>
          </w:tcPr>
          <w:p w14:paraId="1E396051" w14:textId="0E721557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1134" w:type="dxa"/>
            <w:vAlign w:val="center"/>
          </w:tcPr>
          <w:p w14:paraId="1A30D088" w14:textId="5E167643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Nanchang)</w:t>
            </w:r>
          </w:p>
        </w:tc>
      </w:tr>
      <w:tr w:rsidR="009F3130" w:rsidRPr="009458C9" w14:paraId="1CD16A36" w14:textId="77777777" w:rsidTr="00DE6C73">
        <w:trPr>
          <w:trHeight w:val="1"/>
        </w:trPr>
        <w:tc>
          <w:tcPr>
            <w:tcW w:w="1838" w:type="dxa"/>
            <w:vAlign w:val="center"/>
          </w:tcPr>
          <w:p w14:paraId="54612C09" w14:textId="1510E4A6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Linfang</w:t>
            </w:r>
            <w:proofErr w:type="spell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 Lan(2025)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an&lt;/Author&gt;&lt;Year&gt;2025&lt;/Year&gt;&lt;RecNum&gt;85&lt;/RecNum&gt;&lt;DisplayText&gt;[23]&lt;/DisplayText&gt;&lt;record&gt;&lt;rec-number&gt;85&lt;/rec-number&gt;&lt;foreign-keys&gt;&lt;key app="EN" db-id="zarvt9fzirzawaedtprppv9veewxt5dtsezv" timestamp="1756291982"&gt;85&lt;/key&gt;&lt;/foreign-keys&gt;&lt;ref-type name="Journal Article"&gt;17&lt;/ref-type&gt;&lt;contributors&gt;&lt;authors&gt;&lt;author&gt;Lan, L.&lt;/author&gt;&lt;author&gt;Xian, W.&lt;/author&gt;&lt;author&gt;Xie, Y.&lt;/author&gt;&lt;author&gt;Zeng, J.&lt;/author&gt;&lt;/authors&gt;&lt;/contributors&gt;&lt;auth-address&gt;From the Department of Neurology, The First Affiliated Hospital of Sun Yat-sen University; Guangdong Provincial Key Laboratory of Diagnosis and Treatment of Major Neurological Diseases; National Key Clinical Department and Key Discipline of Neurology; Guangdong Clinical Research Center for Neurological Diseases, Guangzhou, China.&lt;/auth-address&gt;&lt;titles&gt;&lt;title&gt;Pomegranate Seed-Like Appearance of Spinal Sparganosis&lt;/title&gt;&lt;secondary-title&gt;Neurology&lt;/secondary-title&gt;&lt;alt-title&gt;Neurology&lt;/alt-title&gt;&lt;/titles&gt;&lt;periodical&gt;&lt;full-title&gt;Neurology&lt;/full-title&gt;&lt;abbr-1&gt;Neurology&lt;/abbr-1&gt;&lt;/periodical&gt;&lt;alt-periodical&gt;&lt;full-title&gt;Neurology&lt;/full-title&gt;&lt;abbr-1&gt;Neurology&lt;/abbr-1&gt;&lt;/alt-periodical&gt;&lt;pages&gt;e213978&lt;/pages&gt;&lt;volume&gt;105&lt;/volume&gt;&lt;number&gt;4&lt;/number&gt;&lt;edition&gt;2025/07/24&lt;/edition&gt;&lt;dates&gt;&lt;year&gt;2025&lt;/year&gt;&lt;pub-dates&gt;&lt;date&gt;Aug 26&lt;/date&gt;&lt;/pub-dates&gt;&lt;/dates&gt;&lt;isbn&gt;0028-3878&lt;/isbn&gt;&lt;accession-num&gt;40705996&lt;/accession-num&gt;&lt;urls&gt;&lt;/urls&gt;&lt;electronic-resource-num&gt;10.1212/wnl.0000000000213978&lt;/electronic-resource-num&gt;&lt;remote-database-provider&gt;NLM&lt;/remote-database-provider&gt;&lt;language&gt;eng&lt;/language&gt;&lt;/record&gt;&lt;/Cite&gt;&lt;/EndNote&gt;</w:instrTex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9458C9">
              <w:rPr>
                <w:rFonts w:ascii="Times New Roman" w:hAnsi="Times New Roman" w:cs="Times New Roman"/>
                <w:noProof/>
                <w:sz w:val="18"/>
                <w:szCs w:val="18"/>
              </w:rPr>
              <w:t>[23]</w:t>
            </w:r>
            <w:r w:rsidRPr="0094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76" w:type="dxa"/>
            <w:vAlign w:val="center"/>
          </w:tcPr>
          <w:p w14:paraId="609B086A" w14:textId="721C9F7D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45/Male</w:t>
            </w:r>
          </w:p>
        </w:tc>
        <w:tc>
          <w:tcPr>
            <w:tcW w:w="1418" w:type="dxa"/>
            <w:vAlign w:val="center"/>
          </w:tcPr>
          <w:p w14:paraId="369EB49B" w14:textId="205D56BE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11-L5 subarachnoid space</w:t>
            </w:r>
          </w:p>
        </w:tc>
        <w:tc>
          <w:tcPr>
            <w:tcW w:w="1417" w:type="dxa"/>
            <w:vAlign w:val="center"/>
          </w:tcPr>
          <w:p w14:paraId="01837FF2" w14:textId="2F242F97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</w:tcPr>
          <w:p w14:paraId="09B617BB" w14:textId="0B24678C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 xml:space="preserve">H&amp;E staining, </w:t>
            </w:r>
            <w:proofErr w:type="spell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mNGS</w:t>
            </w:r>
            <w:proofErr w:type="spellEnd"/>
          </w:p>
        </w:tc>
        <w:tc>
          <w:tcPr>
            <w:tcW w:w="1134" w:type="dxa"/>
            <w:vAlign w:val="center"/>
          </w:tcPr>
          <w:p w14:paraId="3C899211" w14:textId="25C82166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</w:t>
            </w:r>
          </w:p>
          <w:p w14:paraId="2CD00E07" w14:textId="3DD8AD9F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(50 mg/kg)</w:t>
            </w:r>
          </w:p>
        </w:tc>
        <w:tc>
          <w:tcPr>
            <w:tcW w:w="1276" w:type="dxa"/>
            <w:vAlign w:val="center"/>
          </w:tcPr>
          <w:p w14:paraId="44B6F557" w14:textId="1475F869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1134" w:type="dxa"/>
            <w:vAlign w:val="center"/>
          </w:tcPr>
          <w:p w14:paraId="39EEE4EF" w14:textId="55A0C147" w:rsidR="009F3130" w:rsidRPr="009458C9" w:rsidRDefault="009F3130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gram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Guangzhou)</w:t>
            </w:r>
          </w:p>
        </w:tc>
      </w:tr>
      <w:tr w:rsidR="009F3130" w:rsidRPr="009458C9" w14:paraId="055B75B1" w14:textId="77777777" w:rsidTr="00DE6C73">
        <w:trPr>
          <w:trHeight w:val="4"/>
        </w:trPr>
        <w:tc>
          <w:tcPr>
            <w:tcW w:w="1838" w:type="dxa"/>
            <w:vAlign w:val="center"/>
          </w:tcPr>
          <w:p w14:paraId="3C922493" w14:textId="04F06228" w:rsidR="009F3130" w:rsidRPr="009458C9" w:rsidRDefault="00FC7A79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  <w:tc>
          <w:tcPr>
            <w:tcW w:w="1276" w:type="dxa"/>
            <w:vAlign w:val="center"/>
          </w:tcPr>
          <w:p w14:paraId="70FED9C6" w14:textId="4FE423F5" w:rsidR="009F3130" w:rsidRPr="009458C9" w:rsidRDefault="00FC7A79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66/Female</w:t>
            </w:r>
          </w:p>
        </w:tc>
        <w:tc>
          <w:tcPr>
            <w:tcW w:w="1418" w:type="dxa"/>
            <w:vAlign w:val="center"/>
          </w:tcPr>
          <w:p w14:paraId="7BF576B7" w14:textId="5242DB79" w:rsidR="009F3130" w:rsidRPr="009458C9" w:rsidRDefault="00394BEF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22BA">
              <w:rPr>
                <w:rFonts w:ascii="Times New Roman" w:eastAsia="宋体" w:hAnsi="Times New Roman" w:cs="Times New Roman"/>
                <w:sz w:val="22"/>
                <w:szCs w:val="24"/>
              </w:rPr>
              <w:t>L1-S2</w:t>
            </w:r>
          </w:p>
        </w:tc>
        <w:tc>
          <w:tcPr>
            <w:tcW w:w="1417" w:type="dxa"/>
            <w:vAlign w:val="center"/>
          </w:tcPr>
          <w:p w14:paraId="12D83901" w14:textId="584339A7" w:rsidR="00B71D47" w:rsidRPr="009458C9" w:rsidRDefault="00B71D47" w:rsidP="00B71D4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 w:rsidRPr="00B71D47">
              <w:rPr>
                <w:rFonts w:ascii="Times New Roman" w:hAnsi="Times New Roman" w:cs="Times New Roman"/>
                <w:sz w:val="18"/>
                <w:szCs w:val="18"/>
              </w:rPr>
              <w:t>pplied</w:t>
            </w:r>
            <w:r w:rsidRPr="00B71D47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raw frog meat to the skin on the waist</w:t>
            </w:r>
          </w:p>
        </w:tc>
        <w:tc>
          <w:tcPr>
            <w:tcW w:w="1134" w:type="dxa"/>
          </w:tcPr>
          <w:p w14:paraId="3C3F9298" w14:textId="585CE327" w:rsidR="009F3130" w:rsidRPr="009458C9" w:rsidRDefault="00676EF7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H&amp;E staining, mNGS</w:t>
            </w:r>
          </w:p>
        </w:tc>
        <w:tc>
          <w:tcPr>
            <w:tcW w:w="1134" w:type="dxa"/>
            <w:vAlign w:val="center"/>
          </w:tcPr>
          <w:p w14:paraId="0C0F8BD8" w14:textId="13E89EB2" w:rsidR="009F3130" w:rsidRPr="009458C9" w:rsidRDefault="00D36991" w:rsidP="00947736">
            <w:pPr>
              <w:jc w:val="center"/>
              <w:rPr>
                <w:rFonts w:ascii="Times New Roman" w:hAnsi="Times New Roman" w:cs="Times New Roman" w:hint="eastAsia"/>
                <w:sz w:val="18"/>
                <w:szCs w:val="18"/>
              </w:rPr>
            </w:pPr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Praziquantel</w:t>
            </w:r>
          </w:p>
        </w:tc>
        <w:tc>
          <w:tcPr>
            <w:tcW w:w="1276" w:type="dxa"/>
            <w:vAlign w:val="center"/>
          </w:tcPr>
          <w:p w14:paraId="4B74A4F3" w14:textId="5DAF10D7" w:rsidR="009F3130" w:rsidRPr="009458C9" w:rsidRDefault="008411BE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</w:p>
        </w:tc>
        <w:tc>
          <w:tcPr>
            <w:tcW w:w="1134" w:type="dxa"/>
            <w:vAlign w:val="center"/>
          </w:tcPr>
          <w:p w14:paraId="54E8E30E" w14:textId="6B8825D5" w:rsidR="009F3130" w:rsidRPr="009458C9" w:rsidRDefault="008411BE" w:rsidP="009F313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China(</w:t>
            </w:r>
            <w:proofErr w:type="spellStart"/>
            <w:proofErr w:type="gramEnd"/>
            <w:r>
              <w:rPr>
                <w:rFonts w:ascii="Times New Roman" w:hAnsi="Times New Roman" w:cs="Times New Roman" w:hint="eastAsia"/>
                <w:sz w:val="18"/>
                <w:szCs w:val="18"/>
              </w:rPr>
              <w:t>Laibin</w:t>
            </w:r>
            <w:proofErr w:type="spellEnd"/>
            <w:r w:rsidRPr="009458C9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</w:tbl>
    <w:p w14:paraId="1FC5D275" w14:textId="77777777" w:rsidR="00284265" w:rsidRPr="009458C9" w:rsidRDefault="00284265">
      <w:pPr>
        <w:rPr>
          <w:rFonts w:ascii="Times New Roman" w:hAnsi="Times New Roman" w:cs="Times New Roman"/>
        </w:rPr>
      </w:pPr>
    </w:p>
    <w:p w14:paraId="2FA362FF" w14:textId="4246B528" w:rsidR="002E52E1" w:rsidRPr="009458C9" w:rsidRDefault="002E52E1">
      <w:pPr>
        <w:rPr>
          <w:rFonts w:ascii="Times New Roman" w:hAnsi="Times New Roman" w:cs="Times New Roman"/>
        </w:rPr>
      </w:pPr>
      <w:r w:rsidRPr="003C1C8F">
        <w:rPr>
          <w:rFonts w:ascii="Times New Roman" w:hAnsi="Times New Roman" w:cs="Times New Roman"/>
          <w:b/>
          <w:bCs/>
        </w:rPr>
        <w:t>Note:</w:t>
      </w:r>
      <w:r w:rsidRPr="009458C9">
        <w:rPr>
          <w:rFonts w:ascii="Times New Roman" w:hAnsi="Times New Roman" w:cs="Times New Roman"/>
        </w:rPr>
        <w:t xml:space="preserve"> "NA" indicates that the article reported no such cause, and "/" indicates that the article did not mention it. For details on the four articles that could not be downloaded and reviewed, please see the supplementary materials.</w:t>
      </w:r>
    </w:p>
    <w:p w14:paraId="3343D7CC" w14:textId="77777777" w:rsidR="002E52E1" w:rsidRPr="009458C9" w:rsidRDefault="002E52E1">
      <w:pPr>
        <w:rPr>
          <w:rFonts w:ascii="Times New Roman" w:hAnsi="Times New Roman" w:cs="Times New Roman"/>
        </w:rPr>
      </w:pPr>
    </w:p>
    <w:p w14:paraId="2C723298" w14:textId="77777777" w:rsidR="009458C9" w:rsidRDefault="009458C9">
      <w:pPr>
        <w:rPr>
          <w:rFonts w:ascii="Times New Roman" w:hAnsi="Times New Roman" w:cs="Times New Roman"/>
          <w:b/>
          <w:bCs/>
        </w:rPr>
        <w:sectPr w:rsidR="009458C9" w:rsidSect="00227D11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14:paraId="1E390534" w14:textId="6F982BB3" w:rsidR="007675D6" w:rsidRPr="009458C9" w:rsidRDefault="007675D6">
      <w:pPr>
        <w:rPr>
          <w:rFonts w:ascii="Times New Roman" w:hAnsi="Times New Roman" w:cs="Times New Roman"/>
          <w:b/>
          <w:bCs/>
        </w:rPr>
      </w:pPr>
      <w:r w:rsidRPr="009458C9">
        <w:rPr>
          <w:rFonts w:ascii="Times New Roman" w:hAnsi="Times New Roman" w:cs="Times New Roman"/>
          <w:b/>
          <w:bCs/>
        </w:rPr>
        <w:lastRenderedPageBreak/>
        <w:t>References</w:t>
      </w:r>
      <w:r w:rsidRPr="009458C9">
        <w:rPr>
          <w:rFonts w:ascii="Times New Roman" w:hAnsi="Times New Roman" w:cs="Times New Roman"/>
          <w:b/>
          <w:bCs/>
        </w:rPr>
        <w:t>:</w:t>
      </w:r>
      <w:r w:rsidR="009458C9" w:rsidRPr="009458C9">
        <w:rPr>
          <w:rFonts w:ascii="Times New Roman" w:hAnsi="Times New Roman" w:cs="Times New Roman"/>
          <w:b/>
          <w:bCs/>
        </w:rPr>
        <w:t xml:space="preserve"> </w:t>
      </w:r>
    </w:p>
    <w:p w14:paraId="5B1C2547" w14:textId="77777777" w:rsidR="00964B2C" w:rsidRPr="009458C9" w:rsidRDefault="00B11AB3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fldChar w:fldCharType="begin"/>
      </w:r>
      <w:r w:rsidRPr="009458C9">
        <w:rPr>
          <w:rFonts w:ascii="Times New Roman" w:hAnsi="Times New Roman" w:cs="Times New Roman"/>
        </w:rPr>
        <w:instrText xml:space="preserve"> ADDIN EN.REFLIST </w:instrText>
      </w:r>
      <w:r w:rsidRPr="009458C9">
        <w:rPr>
          <w:rFonts w:ascii="Times New Roman" w:hAnsi="Times New Roman" w:cs="Times New Roman"/>
        </w:rPr>
        <w:fldChar w:fldCharType="separate"/>
      </w:r>
      <w:r w:rsidR="00964B2C" w:rsidRPr="009458C9">
        <w:rPr>
          <w:rFonts w:ascii="Times New Roman" w:hAnsi="Times New Roman" w:cs="Times New Roman"/>
        </w:rPr>
        <w:t>1.</w:t>
      </w:r>
      <w:r w:rsidR="00964B2C" w:rsidRPr="009458C9">
        <w:rPr>
          <w:rFonts w:ascii="Times New Roman" w:hAnsi="Times New Roman" w:cs="Times New Roman"/>
        </w:rPr>
        <w:tab/>
        <w:t xml:space="preserve">Lo, Y.K., et al., </w:t>
      </w:r>
      <w:r w:rsidR="00964B2C" w:rsidRPr="009458C9">
        <w:rPr>
          <w:rFonts w:ascii="Times New Roman" w:hAnsi="Times New Roman" w:cs="Times New Roman"/>
          <w:i/>
        </w:rPr>
        <w:t>Spinal cord proliferative sparganosis in Taiwan: a case report.</w:t>
      </w:r>
      <w:r w:rsidR="00964B2C" w:rsidRPr="009458C9">
        <w:rPr>
          <w:rFonts w:ascii="Times New Roman" w:hAnsi="Times New Roman" w:cs="Times New Roman"/>
        </w:rPr>
        <w:t xml:space="preserve"> Neurosurgery, 1987. </w:t>
      </w:r>
      <w:r w:rsidR="00964B2C" w:rsidRPr="009458C9">
        <w:rPr>
          <w:rFonts w:ascii="Times New Roman" w:hAnsi="Times New Roman" w:cs="Times New Roman"/>
          <w:b/>
        </w:rPr>
        <w:t>21</w:t>
      </w:r>
      <w:r w:rsidR="00964B2C" w:rsidRPr="009458C9">
        <w:rPr>
          <w:rFonts w:ascii="Times New Roman" w:hAnsi="Times New Roman" w:cs="Times New Roman"/>
        </w:rPr>
        <w:t>(2): p. 235-8.</w:t>
      </w:r>
    </w:p>
    <w:p w14:paraId="5C68DA38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2.</w:t>
      </w:r>
      <w:r w:rsidRPr="009458C9">
        <w:rPr>
          <w:rFonts w:ascii="Times New Roman" w:hAnsi="Times New Roman" w:cs="Times New Roman"/>
        </w:rPr>
        <w:tab/>
        <w:t xml:space="preserve">Fung, C.F., T.H. Ng, and W.T. Wong, </w:t>
      </w:r>
      <w:r w:rsidRPr="009458C9">
        <w:rPr>
          <w:rFonts w:ascii="Times New Roman" w:hAnsi="Times New Roman" w:cs="Times New Roman"/>
          <w:i/>
        </w:rPr>
        <w:t>Sparganosis of the spinal cord. Case report.</w:t>
      </w:r>
      <w:r w:rsidRPr="009458C9">
        <w:rPr>
          <w:rFonts w:ascii="Times New Roman" w:hAnsi="Times New Roman" w:cs="Times New Roman"/>
        </w:rPr>
        <w:t xml:space="preserve"> J Neurosurg, 1989. </w:t>
      </w:r>
      <w:r w:rsidRPr="009458C9">
        <w:rPr>
          <w:rFonts w:ascii="Times New Roman" w:hAnsi="Times New Roman" w:cs="Times New Roman"/>
          <w:b/>
        </w:rPr>
        <w:t>71</w:t>
      </w:r>
      <w:r w:rsidRPr="009458C9">
        <w:rPr>
          <w:rFonts w:ascii="Times New Roman" w:hAnsi="Times New Roman" w:cs="Times New Roman"/>
        </w:rPr>
        <w:t>(2): p. 290-2.</w:t>
      </w:r>
    </w:p>
    <w:p w14:paraId="222C63E4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3.</w:t>
      </w:r>
      <w:r w:rsidRPr="009458C9">
        <w:rPr>
          <w:rFonts w:ascii="Times New Roman" w:hAnsi="Times New Roman" w:cs="Times New Roman"/>
        </w:rPr>
        <w:tab/>
        <w:t xml:space="preserve">Cho, Y.D., et al., </w:t>
      </w:r>
      <w:r w:rsidRPr="009458C9">
        <w:rPr>
          <w:rFonts w:ascii="Times New Roman" w:hAnsi="Times New Roman" w:cs="Times New Roman"/>
          <w:i/>
        </w:rPr>
        <w:t>Sparganosis in the spinal canal with partial block: an uncommon infection.</w:t>
      </w:r>
      <w:r w:rsidRPr="009458C9">
        <w:rPr>
          <w:rFonts w:ascii="Times New Roman" w:hAnsi="Times New Roman" w:cs="Times New Roman"/>
        </w:rPr>
        <w:t xml:space="preserve"> Neuroradiology, 1992. </w:t>
      </w:r>
      <w:r w:rsidRPr="009458C9">
        <w:rPr>
          <w:rFonts w:ascii="Times New Roman" w:hAnsi="Times New Roman" w:cs="Times New Roman"/>
          <w:b/>
        </w:rPr>
        <w:t>34</w:t>
      </w:r>
      <w:r w:rsidRPr="009458C9">
        <w:rPr>
          <w:rFonts w:ascii="Times New Roman" w:hAnsi="Times New Roman" w:cs="Times New Roman"/>
        </w:rPr>
        <w:t>(3): p. 241-4.</w:t>
      </w:r>
    </w:p>
    <w:p w14:paraId="072ACBA0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4.</w:t>
      </w:r>
      <w:r w:rsidRPr="009458C9">
        <w:rPr>
          <w:rFonts w:ascii="Times New Roman" w:hAnsi="Times New Roman" w:cs="Times New Roman"/>
        </w:rPr>
        <w:tab/>
        <w:t xml:space="preserve">Kudesia, S., et al., </w:t>
      </w:r>
      <w:r w:rsidRPr="009458C9">
        <w:rPr>
          <w:rFonts w:ascii="Times New Roman" w:hAnsi="Times New Roman" w:cs="Times New Roman"/>
          <w:i/>
        </w:rPr>
        <w:t>Sparganosis of brain and spinal cord: unusual tapeworm infestation (report of two cases).</w:t>
      </w:r>
      <w:r w:rsidRPr="009458C9">
        <w:rPr>
          <w:rFonts w:ascii="Times New Roman" w:hAnsi="Times New Roman" w:cs="Times New Roman"/>
        </w:rPr>
        <w:t xml:space="preserve"> Clin Neurol Neurosurg, 1998. </w:t>
      </w:r>
      <w:r w:rsidRPr="009458C9">
        <w:rPr>
          <w:rFonts w:ascii="Times New Roman" w:hAnsi="Times New Roman" w:cs="Times New Roman"/>
          <w:b/>
        </w:rPr>
        <w:t>100</w:t>
      </w:r>
      <w:r w:rsidRPr="009458C9">
        <w:rPr>
          <w:rFonts w:ascii="Times New Roman" w:hAnsi="Times New Roman" w:cs="Times New Roman"/>
        </w:rPr>
        <w:t>(2): p. 148-52.</w:t>
      </w:r>
    </w:p>
    <w:p w14:paraId="181B706B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5.</w:t>
      </w:r>
      <w:r w:rsidRPr="009458C9">
        <w:rPr>
          <w:rFonts w:ascii="Times New Roman" w:hAnsi="Times New Roman" w:cs="Times New Roman"/>
        </w:rPr>
        <w:tab/>
        <w:t xml:space="preserve">Kwon, J.H. and J.S. Kim, </w:t>
      </w:r>
      <w:r w:rsidRPr="009458C9">
        <w:rPr>
          <w:rFonts w:ascii="Times New Roman" w:hAnsi="Times New Roman" w:cs="Times New Roman"/>
          <w:i/>
        </w:rPr>
        <w:t>Sparganosis presenting as a conus medullaris lesion: case report and literature review of the spinal sparganosis.</w:t>
      </w:r>
      <w:r w:rsidRPr="009458C9">
        <w:rPr>
          <w:rFonts w:ascii="Times New Roman" w:hAnsi="Times New Roman" w:cs="Times New Roman"/>
        </w:rPr>
        <w:t xml:space="preserve"> Arch Neurol, 2004. </w:t>
      </w:r>
      <w:r w:rsidRPr="009458C9">
        <w:rPr>
          <w:rFonts w:ascii="Times New Roman" w:hAnsi="Times New Roman" w:cs="Times New Roman"/>
          <w:b/>
        </w:rPr>
        <w:t>61</w:t>
      </w:r>
      <w:r w:rsidRPr="009458C9">
        <w:rPr>
          <w:rFonts w:ascii="Times New Roman" w:hAnsi="Times New Roman" w:cs="Times New Roman"/>
        </w:rPr>
        <w:t>(7): p. 1126-8.</w:t>
      </w:r>
    </w:p>
    <w:p w14:paraId="76A0D293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6.</w:t>
      </w:r>
      <w:r w:rsidRPr="009458C9">
        <w:rPr>
          <w:rFonts w:ascii="Times New Roman" w:hAnsi="Times New Roman" w:cs="Times New Roman"/>
        </w:rPr>
        <w:tab/>
        <w:t xml:space="preserve">Bao, X.Y., X.H. Ding, and Y.C. Lu, </w:t>
      </w:r>
      <w:r w:rsidRPr="009458C9">
        <w:rPr>
          <w:rFonts w:ascii="Times New Roman" w:hAnsi="Times New Roman" w:cs="Times New Roman"/>
          <w:i/>
        </w:rPr>
        <w:t>Sparganosis presenting as radiculalgia at the conus medullaris.</w:t>
      </w:r>
      <w:r w:rsidRPr="009458C9">
        <w:rPr>
          <w:rFonts w:ascii="Times New Roman" w:hAnsi="Times New Roman" w:cs="Times New Roman"/>
        </w:rPr>
        <w:t xml:space="preserve"> Clin Neurol Neurosurg, 2008. </w:t>
      </w:r>
      <w:r w:rsidRPr="009458C9">
        <w:rPr>
          <w:rFonts w:ascii="Times New Roman" w:hAnsi="Times New Roman" w:cs="Times New Roman"/>
          <w:b/>
        </w:rPr>
        <w:t>110</w:t>
      </w:r>
      <w:r w:rsidRPr="009458C9">
        <w:rPr>
          <w:rFonts w:ascii="Times New Roman" w:hAnsi="Times New Roman" w:cs="Times New Roman"/>
        </w:rPr>
        <w:t>(8): p. 843-6.</w:t>
      </w:r>
    </w:p>
    <w:p w14:paraId="33AFE1AA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7.</w:t>
      </w:r>
      <w:r w:rsidRPr="009458C9">
        <w:rPr>
          <w:rFonts w:ascii="Times New Roman" w:hAnsi="Times New Roman" w:cs="Times New Roman"/>
        </w:rPr>
        <w:tab/>
        <w:t xml:space="preserve">Oh, S.I., et al., </w:t>
      </w:r>
      <w:r w:rsidRPr="009458C9">
        <w:rPr>
          <w:rFonts w:ascii="Times New Roman" w:hAnsi="Times New Roman" w:cs="Times New Roman"/>
          <w:i/>
        </w:rPr>
        <w:t>Sparganosis mimicking an intramedullary tumor of the cervical cord.</w:t>
      </w:r>
      <w:r w:rsidRPr="009458C9">
        <w:rPr>
          <w:rFonts w:ascii="Times New Roman" w:hAnsi="Times New Roman" w:cs="Times New Roman"/>
        </w:rPr>
        <w:t xml:space="preserve"> J Clin Neurosci, 2011. </w:t>
      </w:r>
      <w:r w:rsidRPr="009458C9">
        <w:rPr>
          <w:rFonts w:ascii="Times New Roman" w:hAnsi="Times New Roman" w:cs="Times New Roman"/>
          <w:b/>
        </w:rPr>
        <w:t>18</w:t>
      </w:r>
      <w:r w:rsidRPr="009458C9">
        <w:rPr>
          <w:rFonts w:ascii="Times New Roman" w:hAnsi="Times New Roman" w:cs="Times New Roman"/>
        </w:rPr>
        <w:t>(8): p. 1128-9.</w:t>
      </w:r>
    </w:p>
    <w:p w14:paraId="33FB71A8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8.</w:t>
      </w:r>
      <w:r w:rsidRPr="009458C9">
        <w:rPr>
          <w:rFonts w:ascii="Times New Roman" w:hAnsi="Times New Roman" w:cs="Times New Roman"/>
        </w:rPr>
        <w:tab/>
        <w:t xml:space="preserve">Park, J.H., et al., </w:t>
      </w:r>
      <w:r w:rsidRPr="009458C9">
        <w:rPr>
          <w:rFonts w:ascii="Times New Roman" w:hAnsi="Times New Roman" w:cs="Times New Roman"/>
          <w:i/>
        </w:rPr>
        <w:t>Sparganosis in the lumbar spine : report of two cases and review of the literature.</w:t>
      </w:r>
      <w:r w:rsidRPr="009458C9">
        <w:rPr>
          <w:rFonts w:ascii="Times New Roman" w:hAnsi="Times New Roman" w:cs="Times New Roman"/>
        </w:rPr>
        <w:t xml:space="preserve"> J Korean Neurosurg Soc, 2011. </w:t>
      </w:r>
      <w:r w:rsidRPr="009458C9">
        <w:rPr>
          <w:rFonts w:ascii="Times New Roman" w:hAnsi="Times New Roman" w:cs="Times New Roman"/>
          <w:b/>
        </w:rPr>
        <w:t>49</w:t>
      </w:r>
      <w:r w:rsidRPr="009458C9">
        <w:rPr>
          <w:rFonts w:ascii="Times New Roman" w:hAnsi="Times New Roman" w:cs="Times New Roman"/>
        </w:rPr>
        <w:t>(4): p. 241-4.</w:t>
      </w:r>
    </w:p>
    <w:p w14:paraId="2D6A1484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9.</w:t>
      </w:r>
      <w:r w:rsidRPr="009458C9">
        <w:rPr>
          <w:rFonts w:ascii="Times New Roman" w:hAnsi="Times New Roman" w:cs="Times New Roman"/>
        </w:rPr>
        <w:tab/>
        <w:t xml:space="preserve">Jang, S.Y. and C.H. Kim, </w:t>
      </w:r>
      <w:r w:rsidRPr="009458C9">
        <w:rPr>
          <w:rFonts w:ascii="Times New Roman" w:hAnsi="Times New Roman" w:cs="Times New Roman"/>
          <w:i/>
        </w:rPr>
        <w:t>Migration of sparganosis from the brain to the cervical spinal cord.</w:t>
      </w:r>
      <w:r w:rsidRPr="009458C9">
        <w:rPr>
          <w:rFonts w:ascii="Times New Roman" w:hAnsi="Times New Roman" w:cs="Times New Roman"/>
        </w:rPr>
        <w:t xml:space="preserve"> J Korean Neurosurg Soc, 2012. </w:t>
      </w:r>
      <w:r w:rsidRPr="009458C9">
        <w:rPr>
          <w:rFonts w:ascii="Times New Roman" w:hAnsi="Times New Roman" w:cs="Times New Roman"/>
          <w:b/>
        </w:rPr>
        <w:t>51</w:t>
      </w:r>
      <w:r w:rsidRPr="009458C9">
        <w:rPr>
          <w:rFonts w:ascii="Times New Roman" w:hAnsi="Times New Roman" w:cs="Times New Roman"/>
        </w:rPr>
        <w:t>(3): p. 170-2.</w:t>
      </w:r>
    </w:p>
    <w:p w14:paraId="30BD6828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10.</w:t>
      </w:r>
      <w:r w:rsidRPr="009458C9">
        <w:rPr>
          <w:rFonts w:ascii="Times New Roman" w:hAnsi="Times New Roman" w:cs="Times New Roman"/>
        </w:rPr>
        <w:tab/>
        <w:t xml:space="preserve">Huang, C.T., et al., </w:t>
      </w:r>
      <w:r w:rsidRPr="009458C9">
        <w:rPr>
          <w:rFonts w:ascii="Times New Roman" w:hAnsi="Times New Roman" w:cs="Times New Roman"/>
          <w:i/>
        </w:rPr>
        <w:t>Sparganosis of the cauda equina: a rare case report and review of the literature.</w:t>
      </w:r>
      <w:r w:rsidRPr="009458C9">
        <w:rPr>
          <w:rFonts w:ascii="Times New Roman" w:hAnsi="Times New Roman" w:cs="Times New Roman"/>
        </w:rPr>
        <w:t xml:space="preserve"> Neurol India, 2012. </w:t>
      </w:r>
      <w:r w:rsidRPr="009458C9">
        <w:rPr>
          <w:rFonts w:ascii="Times New Roman" w:hAnsi="Times New Roman" w:cs="Times New Roman"/>
          <w:b/>
        </w:rPr>
        <w:t>60</w:t>
      </w:r>
      <w:r w:rsidRPr="009458C9">
        <w:rPr>
          <w:rFonts w:ascii="Times New Roman" w:hAnsi="Times New Roman" w:cs="Times New Roman"/>
        </w:rPr>
        <w:t>(1): p. 102-3.</w:t>
      </w:r>
    </w:p>
    <w:p w14:paraId="70CE2C12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11.</w:t>
      </w:r>
      <w:r w:rsidRPr="009458C9">
        <w:rPr>
          <w:rFonts w:ascii="Times New Roman" w:hAnsi="Times New Roman" w:cs="Times New Roman"/>
        </w:rPr>
        <w:tab/>
        <w:t xml:space="preserve">Boonyasiri, A., et al., </w:t>
      </w:r>
      <w:r w:rsidRPr="009458C9">
        <w:rPr>
          <w:rFonts w:ascii="Times New Roman" w:hAnsi="Times New Roman" w:cs="Times New Roman"/>
          <w:i/>
        </w:rPr>
        <w:t>Sparganosis presenting as cauda equina syndrome with molecular identification of the parasite in tissue sections.</w:t>
      </w:r>
      <w:r w:rsidRPr="009458C9">
        <w:rPr>
          <w:rFonts w:ascii="Times New Roman" w:hAnsi="Times New Roman" w:cs="Times New Roman"/>
        </w:rPr>
        <w:t xml:space="preserve"> Korean J Parasitol, 2013. </w:t>
      </w:r>
      <w:r w:rsidRPr="009458C9">
        <w:rPr>
          <w:rFonts w:ascii="Times New Roman" w:hAnsi="Times New Roman" w:cs="Times New Roman"/>
          <w:b/>
        </w:rPr>
        <w:t>51</w:t>
      </w:r>
      <w:r w:rsidRPr="009458C9">
        <w:rPr>
          <w:rFonts w:ascii="Times New Roman" w:hAnsi="Times New Roman" w:cs="Times New Roman"/>
        </w:rPr>
        <w:t>(6): p. 739-42.</w:t>
      </w:r>
    </w:p>
    <w:p w14:paraId="2B07DA54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12.</w:t>
      </w:r>
      <w:r w:rsidRPr="009458C9">
        <w:rPr>
          <w:rFonts w:ascii="Times New Roman" w:hAnsi="Times New Roman" w:cs="Times New Roman"/>
        </w:rPr>
        <w:tab/>
        <w:t xml:space="preserve">Dong, A., et al., </w:t>
      </w:r>
      <w:r w:rsidRPr="009458C9">
        <w:rPr>
          <w:rFonts w:ascii="Times New Roman" w:hAnsi="Times New Roman" w:cs="Times New Roman"/>
          <w:i/>
        </w:rPr>
        <w:t>Increased FDG uptake of the bone marrow mimicking malignancy in a patient of eosinophilia secondary to Sparganum mansoni infection.</w:t>
      </w:r>
      <w:r w:rsidRPr="009458C9">
        <w:rPr>
          <w:rFonts w:ascii="Times New Roman" w:hAnsi="Times New Roman" w:cs="Times New Roman"/>
        </w:rPr>
        <w:t xml:space="preserve"> Clin Nucl Med, 2014. </w:t>
      </w:r>
      <w:r w:rsidRPr="009458C9">
        <w:rPr>
          <w:rFonts w:ascii="Times New Roman" w:hAnsi="Times New Roman" w:cs="Times New Roman"/>
          <w:b/>
        </w:rPr>
        <w:t>39</w:t>
      </w:r>
      <w:r w:rsidRPr="009458C9">
        <w:rPr>
          <w:rFonts w:ascii="Times New Roman" w:hAnsi="Times New Roman" w:cs="Times New Roman"/>
        </w:rPr>
        <w:t>(7): p. 640-2.</w:t>
      </w:r>
    </w:p>
    <w:p w14:paraId="700C88AA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13.</w:t>
      </w:r>
      <w:r w:rsidRPr="009458C9">
        <w:rPr>
          <w:rFonts w:ascii="Times New Roman" w:hAnsi="Times New Roman" w:cs="Times New Roman"/>
        </w:rPr>
        <w:tab/>
        <w:t xml:space="preserve">Noiphithak, R. and G. Doungprasert, </w:t>
      </w:r>
      <w:r w:rsidRPr="009458C9">
        <w:rPr>
          <w:rFonts w:ascii="Times New Roman" w:hAnsi="Times New Roman" w:cs="Times New Roman"/>
          <w:i/>
        </w:rPr>
        <w:t>A case of disseminated central nervous system sparganosis.</w:t>
      </w:r>
      <w:r w:rsidRPr="009458C9">
        <w:rPr>
          <w:rFonts w:ascii="Times New Roman" w:hAnsi="Times New Roman" w:cs="Times New Roman"/>
        </w:rPr>
        <w:t xml:space="preserve"> Surg Neurol Int, 2016. </w:t>
      </w:r>
      <w:r w:rsidRPr="009458C9">
        <w:rPr>
          <w:rFonts w:ascii="Times New Roman" w:hAnsi="Times New Roman" w:cs="Times New Roman"/>
          <w:b/>
        </w:rPr>
        <w:t>7</w:t>
      </w:r>
      <w:r w:rsidRPr="009458C9">
        <w:rPr>
          <w:rFonts w:ascii="Times New Roman" w:hAnsi="Times New Roman" w:cs="Times New Roman"/>
        </w:rPr>
        <w:t>(Suppl 39): p. S958-s961.</w:t>
      </w:r>
    </w:p>
    <w:p w14:paraId="6A14728D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14.</w:t>
      </w:r>
      <w:r w:rsidRPr="009458C9">
        <w:rPr>
          <w:rFonts w:ascii="Times New Roman" w:hAnsi="Times New Roman" w:cs="Times New Roman"/>
        </w:rPr>
        <w:tab/>
        <w:t xml:space="preserve">Carlson, A.L., et al., </w:t>
      </w:r>
      <w:r w:rsidRPr="009458C9">
        <w:rPr>
          <w:rFonts w:ascii="Times New Roman" w:hAnsi="Times New Roman" w:cs="Times New Roman"/>
          <w:i/>
        </w:rPr>
        <w:t>The Brief Case: Central Nervous System Sparganosis in a 53-Year-Old Thai Man.</w:t>
      </w:r>
      <w:r w:rsidRPr="009458C9">
        <w:rPr>
          <w:rFonts w:ascii="Times New Roman" w:hAnsi="Times New Roman" w:cs="Times New Roman"/>
        </w:rPr>
        <w:t xml:space="preserve"> J Clin Microbiol, 2017. </w:t>
      </w:r>
      <w:r w:rsidRPr="009458C9">
        <w:rPr>
          <w:rFonts w:ascii="Times New Roman" w:hAnsi="Times New Roman" w:cs="Times New Roman"/>
          <w:b/>
        </w:rPr>
        <w:t>55</w:t>
      </w:r>
      <w:r w:rsidRPr="009458C9">
        <w:rPr>
          <w:rFonts w:ascii="Times New Roman" w:hAnsi="Times New Roman" w:cs="Times New Roman"/>
        </w:rPr>
        <w:t>(2): p. 352-355.</w:t>
      </w:r>
    </w:p>
    <w:p w14:paraId="5244CDB0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15.</w:t>
      </w:r>
      <w:r w:rsidRPr="009458C9">
        <w:rPr>
          <w:rFonts w:ascii="Times New Roman" w:hAnsi="Times New Roman" w:cs="Times New Roman"/>
        </w:rPr>
        <w:tab/>
        <w:t xml:space="preserve">Chotmongkol, V., P.M. Intapan, and K. Jingjit, </w:t>
      </w:r>
      <w:r w:rsidRPr="009458C9">
        <w:rPr>
          <w:rFonts w:ascii="Times New Roman" w:hAnsi="Times New Roman" w:cs="Times New Roman"/>
          <w:i/>
        </w:rPr>
        <w:t>Dual Cestode Infection in a Thai Patient (Spinal Sparganosis and Racemose Neurocysticercosis): A Case Report.</w:t>
      </w:r>
      <w:r w:rsidRPr="009458C9">
        <w:rPr>
          <w:rFonts w:ascii="Times New Roman" w:hAnsi="Times New Roman" w:cs="Times New Roman"/>
        </w:rPr>
        <w:t xml:space="preserve"> Am J Case Rep, 2018. </w:t>
      </w:r>
      <w:r w:rsidRPr="009458C9">
        <w:rPr>
          <w:rFonts w:ascii="Times New Roman" w:hAnsi="Times New Roman" w:cs="Times New Roman"/>
          <w:b/>
        </w:rPr>
        <w:t>19</w:t>
      </w:r>
      <w:r w:rsidRPr="009458C9">
        <w:rPr>
          <w:rFonts w:ascii="Times New Roman" w:hAnsi="Times New Roman" w:cs="Times New Roman"/>
        </w:rPr>
        <w:t>: p. 1090-1095.</w:t>
      </w:r>
    </w:p>
    <w:p w14:paraId="24016E27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16.</w:t>
      </w:r>
      <w:r w:rsidRPr="009458C9">
        <w:rPr>
          <w:rFonts w:ascii="Times New Roman" w:hAnsi="Times New Roman" w:cs="Times New Roman"/>
        </w:rPr>
        <w:tab/>
        <w:t xml:space="preserve">Fu, Y., et al., </w:t>
      </w:r>
      <w:r w:rsidRPr="009458C9">
        <w:rPr>
          <w:rFonts w:ascii="Times New Roman" w:hAnsi="Times New Roman" w:cs="Times New Roman"/>
          <w:i/>
        </w:rPr>
        <w:t>Intraspinal Sparganum mansoni infection with the extraction of a live adult worm.</w:t>
      </w:r>
      <w:r w:rsidRPr="009458C9">
        <w:rPr>
          <w:rFonts w:ascii="Times New Roman" w:hAnsi="Times New Roman" w:cs="Times New Roman"/>
        </w:rPr>
        <w:t xml:space="preserve"> Neurol Clin Pract, 2019. </w:t>
      </w:r>
      <w:r w:rsidRPr="009458C9">
        <w:rPr>
          <w:rFonts w:ascii="Times New Roman" w:hAnsi="Times New Roman" w:cs="Times New Roman"/>
          <w:b/>
        </w:rPr>
        <w:t>9</w:t>
      </w:r>
      <w:r w:rsidRPr="009458C9">
        <w:rPr>
          <w:rFonts w:ascii="Times New Roman" w:hAnsi="Times New Roman" w:cs="Times New Roman"/>
        </w:rPr>
        <w:t>(6): p. 472-474.</w:t>
      </w:r>
    </w:p>
    <w:p w14:paraId="3CC648F0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17.</w:t>
      </w:r>
      <w:r w:rsidRPr="009458C9">
        <w:rPr>
          <w:rFonts w:ascii="Times New Roman" w:hAnsi="Times New Roman" w:cs="Times New Roman"/>
        </w:rPr>
        <w:tab/>
        <w:t xml:space="preserve">Iampreechakul, P., et al., </w:t>
      </w:r>
      <w:r w:rsidRPr="009458C9">
        <w:rPr>
          <w:rFonts w:ascii="Times New Roman" w:hAnsi="Times New Roman" w:cs="Times New Roman"/>
          <w:i/>
        </w:rPr>
        <w:t>Spinal Sparganosis Coexisting with Acquired Arteriovenous Fistula of the Filum Terminale.</w:t>
      </w:r>
      <w:r w:rsidRPr="009458C9">
        <w:rPr>
          <w:rFonts w:ascii="Times New Roman" w:hAnsi="Times New Roman" w:cs="Times New Roman"/>
        </w:rPr>
        <w:t xml:space="preserve"> World Neurosurg, 2020. </w:t>
      </w:r>
      <w:r w:rsidRPr="009458C9">
        <w:rPr>
          <w:rFonts w:ascii="Times New Roman" w:hAnsi="Times New Roman" w:cs="Times New Roman"/>
          <w:b/>
        </w:rPr>
        <w:t>136</w:t>
      </w:r>
      <w:r w:rsidRPr="009458C9">
        <w:rPr>
          <w:rFonts w:ascii="Times New Roman" w:hAnsi="Times New Roman" w:cs="Times New Roman"/>
        </w:rPr>
        <w:t>: p. 341-347.</w:t>
      </w:r>
    </w:p>
    <w:p w14:paraId="0AD4D3AE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18.</w:t>
      </w:r>
      <w:r w:rsidRPr="009458C9">
        <w:rPr>
          <w:rFonts w:ascii="Times New Roman" w:hAnsi="Times New Roman" w:cs="Times New Roman"/>
        </w:rPr>
        <w:tab/>
        <w:t xml:space="preserve">Fan, J.F., et al., </w:t>
      </w:r>
      <w:r w:rsidRPr="009458C9">
        <w:rPr>
          <w:rFonts w:ascii="Times New Roman" w:hAnsi="Times New Roman" w:cs="Times New Roman"/>
          <w:i/>
        </w:rPr>
        <w:t>A Human Case of Lumbosacral Canal Sparganosis in China.</w:t>
      </w:r>
      <w:r w:rsidRPr="009458C9">
        <w:rPr>
          <w:rFonts w:ascii="Times New Roman" w:hAnsi="Times New Roman" w:cs="Times New Roman"/>
        </w:rPr>
        <w:t xml:space="preserve"> Korean J Parasitol, 2021. </w:t>
      </w:r>
      <w:r w:rsidRPr="009458C9">
        <w:rPr>
          <w:rFonts w:ascii="Times New Roman" w:hAnsi="Times New Roman" w:cs="Times New Roman"/>
          <w:b/>
        </w:rPr>
        <w:t>59</w:t>
      </w:r>
      <w:r w:rsidRPr="009458C9">
        <w:rPr>
          <w:rFonts w:ascii="Times New Roman" w:hAnsi="Times New Roman" w:cs="Times New Roman"/>
        </w:rPr>
        <w:t>(6): p. 635-638.</w:t>
      </w:r>
    </w:p>
    <w:p w14:paraId="146644CC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19.</w:t>
      </w:r>
      <w:r w:rsidRPr="009458C9">
        <w:rPr>
          <w:rFonts w:ascii="Times New Roman" w:hAnsi="Times New Roman" w:cs="Times New Roman"/>
        </w:rPr>
        <w:tab/>
        <w:t xml:space="preserve">Chotmongkol, V., et al., </w:t>
      </w:r>
      <w:r w:rsidRPr="009458C9">
        <w:rPr>
          <w:rFonts w:ascii="Times New Roman" w:hAnsi="Times New Roman" w:cs="Times New Roman"/>
          <w:i/>
        </w:rPr>
        <w:t>Case Report: Sparganosis of the Cauda Equina.</w:t>
      </w:r>
      <w:r w:rsidRPr="009458C9">
        <w:rPr>
          <w:rFonts w:ascii="Times New Roman" w:hAnsi="Times New Roman" w:cs="Times New Roman"/>
        </w:rPr>
        <w:t xml:space="preserve"> Am J Trop Med Hyg, 2021. </w:t>
      </w:r>
      <w:r w:rsidRPr="009458C9">
        <w:rPr>
          <w:rFonts w:ascii="Times New Roman" w:hAnsi="Times New Roman" w:cs="Times New Roman"/>
          <w:b/>
        </w:rPr>
        <w:t>104</w:t>
      </w:r>
      <w:r w:rsidRPr="009458C9">
        <w:rPr>
          <w:rFonts w:ascii="Times New Roman" w:hAnsi="Times New Roman" w:cs="Times New Roman"/>
        </w:rPr>
        <w:t>(1): p. 298-302.</w:t>
      </w:r>
    </w:p>
    <w:p w14:paraId="2933A32A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20.</w:t>
      </w:r>
      <w:r w:rsidRPr="009458C9">
        <w:rPr>
          <w:rFonts w:ascii="Times New Roman" w:hAnsi="Times New Roman" w:cs="Times New Roman"/>
        </w:rPr>
        <w:tab/>
        <w:t xml:space="preserve">Liu, J., et al., </w:t>
      </w:r>
      <w:r w:rsidRPr="009458C9">
        <w:rPr>
          <w:rFonts w:ascii="Times New Roman" w:hAnsi="Times New Roman" w:cs="Times New Roman"/>
          <w:i/>
        </w:rPr>
        <w:t>Free-living sparganosis in the lumbosacral spine with long latency.</w:t>
      </w:r>
      <w:r w:rsidRPr="009458C9">
        <w:rPr>
          <w:rFonts w:ascii="Times New Roman" w:hAnsi="Times New Roman" w:cs="Times New Roman"/>
        </w:rPr>
        <w:t xml:space="preserve"> Lancet Infect Dis, 2022. </w:t>
      </w:r>
      <w:r w:rsidRPr="009458C9">
        <w:rPr>
          <w:rFonts w:ascii="Times New Roman" w:hAnsi="Times New Roman" w:cs="Times New Roman"/>
          <w:b/>
        </w:rPr>
        <w:t>22</w:t>
      </w:r>
      <w:r w:rsidRPr="009458C9">
        <w:rPr>
          <w:rFonts w:ascii="Times New Roman" w:hAnsi="Times New Roman" w:cs="Times New Roman"/>
        </w:rPr>
        <w:t>(5): p. 742.</w:t>
      </w:r>
    </w:p>
    <w:p w14:paraId="7BC799C3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21.</w:t>
      </w:r>
      <w:r w:rsidRPr="009458C9">
        <w:rPr>
          <w:rFonts w:ascii="Times New Roman" w:hAnsi="Times New Roman" w:cs="Times New Roman"/>
        </w:rPr>
        <w:tab/>
        <w:t xml:space="preserve">Wen, G.J., et al., </w:t>
      </w:r>
      <w:r w:rsidRPr="009458C9">
        <w:rPr>
          <w:rFonts w:ascii="Times New Roman" w:hAnsi="Times New Roman" w:cs="Times New Roman"/>
          <w:i/>
        </w:rPr>
        <w:t>Multiple sparganosis spinal infections mainly in the thoracic region: A case report.</w:t>
      </w:r>
      <w:r w:rsidRPr="009458C9">
        <w:rPr>
          <w:rFonts w:ascii="Times New Roman" w:hAnsi="Times New Roman" w:cs="Times New Roman"/>
        </w:rPr>
        <w:t xml:space="preserve"> World J Clin Cases, 2023. </w:t>
      </w:r>
      <w:r w:rsidRPr="009458C9">
        <w:rPr>
          <w:rFonts w:ascii="Times New Roman" w:hAnsi="Times New Roman" w:cs="Times New Roman"/>
          <w:b/>
        </w:rPr>
        <w:t>11</w:t>
      </w:r>
      <w:r w:rsidRPr="009458C9">
        <w:rPr>
          <w:rFonts w:ascii="Times New Roman" w:hAnsi="Times New Roman" w:cs="Times New Roman"/>
        </w:rPr>
        <w:t>(36): p. 8507-8511.</w:t>
      </w:r>
    </w:p>
    <w:p w14:paraId="70B26BE0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22.</w:t>
      </w:r>
      <w:r w:rsidRPr="009458C9">
        <w:rPr>
          <w:rFonts w:ascii="Times New Roman" w:hAnsi="Times New Roman" w:cs="Times New Roman"/>
        </w:rPr>
        <w:tab/>
        <w:t xml:space="preserve">Meng, Y., et al., </w:t>
      </w:r>
      <w:r w:rsidRPr="009458C9">
        <w:rPr>
          <w:rFonts w:ascii="Times New Roman" w:hAnsi="Times New Roman" w:cs="Times New Roman"/>
          <w:i/>
        </w:rPr>
        <w:t>Sparganosis of a thoracic vertebra misdiagnosed as bone metastasis from lung cancer.</w:t>
      </w:r>
      <w:r w:rsidRPr="009458C9">
        <w:rPr>
          <w:rFonts w:ascii="Times New Roman" w:hAnsi="Times New Roman" w:cs="Times New Roman"/>
        </w:rPr>
        <w:t xml:space="preserve"> Int J Infect Dis, 2023. </w:t>
      </w:r>
      <w:r w:rsidRPr="009458C9">
        <w:rPr>
          <w:rFonts w:ascii="Times New Roman" w:hAnsi="Times New Roman" w:cs="Times New Roman"/>
          <w:b/>
        </w:rPr>
        <w:t>135</w:t>
      </w:r>
      <w:r w:rsidRPr="009458C9">
        <w:rPr>
          <w:rFonts w:ascii="Times New Roman" w:hAnsi="Times New Roman" w:cs="Times New Roman"/>
        </w:rPr>
        <w:t>: p. 67-69.</w:t>
      </w:r>
    </w:p>
    <w:p w14:paraId="0DCFF15D" w14:textId="77777777" w:rsidR="00964B2C" w:rsidRPr="009458C9" w:rsidRDefault="00964B2C" w:rsidP="00964B2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t>23.</w:t>
      </w:r>
      <w:r w:rsidRPr="009458C9">
        <w:rPr>
          <w:rFonts w:ascii="Times New Roman" w:hAnsi="Times New Roman" w:cs="Times New Roman"/>
        </w:rPr>
        <w:tab/>
        <w:t xml:space="preserve">Lan, L., et al., </w:t>
      </w:r>
      <w:r w:rsidRPr="009458C9">
        <w:rPr>
          <w:rFonts w:ascii="Times New Roman" w:hAnsi="Times New Roman" w:cs="Times New Roman"/>
          <w:i/>
        </w:rPr>
        <w:t>Pomegranate Seed-Like Appearance of Spinal Sparganosis.</w:t>
      </w:r>
      <w:r w:rsidRPr="009458C9">
        <w:rPr>
          <w:rFonts w:ascii="Times New Roman" w:hAnsi="Times New Roman" w:cs="Times New Roman"/>
        </w:rPr>
        <w:t xml:space="preserve"> Neurology, 2025. </w:t>
      </w:r>
      <w:r w:rsidRPr="009458C9">
        <w:rPr>
          <w:rFonts w:ascii="Times New Roman" w:hAnsi="Times New Roman" w:cs="Times New Roman"/>
          <w:b/>
        </w:rPr>
        <w:t>105</w:t>
      </w:r>
      <w:r w:rsidRPr="009458C9">
        <w:rPr>
          <w:rFonts w:ascii="Times New Roman" w:hAnsi="Times New Roman" w:cs="Times New Roman"/>
        </w:rPr>
        <w:t>(4): p. e213978.</w:t>
      </w:r>
    </w:p>
    <w:p w14:paraId="7F08877B" w14:textId="6D2A60C9" w:rsidR="00227D11" w:rsidRPr="009458C9" w:rsidRDefault="00B11AB3">
      <w:pPr>
        <w:rPr>
          <w:rFonts w:ascii="Times New Roman" w:hAnsi="Times New Roman" w:cs="Times New Roman"/>
        </w:rPr>
      </w:pPr>
      <w:r w:rsidRPr="009458C9">
        <w:rPr>
          <w:rFonts w:ascii="Times New Roman" w:hAnsi="Times New Roman" w:cs="Times New Roman"/>
        </w:rPr>
        <w:fldChar w:fldCharType="end"/>
      </w:r>
    </w:p>
    <w:sectPr w:rsidR="00227D11" w:rsidRPr="009458C9" w:rsidSect="00227D11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F3C83A0" w14:textId="77777777" w:rsidR="00821306" w:rsidRDefault="00821306" w:rsidP="00227D11">
      <w:pPr>
        <w:rPr>
          <w:rFonts w:hint="eastAsia"/>
        </w:rPr>
      </w:pPr>
      <w:r>
        <w:separator/>
      </w:r>
    </w:p>
  </w:endnote>
  <w:endnote w:type="continuationSeparator" w:id="0">
    <w:p w14:paraId="44CCD60A" w14:textId="77777777" w:rsidR="00821306" w:rsidRDefault="00821306" w:rsidP="00227D11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DD61871" w14:textId="77777777" w:rsidR="00821306" w:rsidRDefault="00821306" w:rsidP="00227D11">
      <w:pPr>
        <w:rPr>
          <w:rFonts w:hint="eastAsia"/>
        </w:rPr>
      </w:pPr>
      <w:r>
        <w:separator/>
      </w:r>
    </w:p>
  </w:footnote>
  <w:footnote w:type="continuationSeparator" w:id="0">
    <w:p w14:paraId="3228E30A" w14:textId="77777777" w:rsidR="00821306" w:rsidRDefault="00821306" w:rsidP="00227D11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rvt9fzirzawaedtprppv9veewxt5dtsezv&quot;&gt;My EndNote Library&lt;record-ids&gt;&lt;item&gt;27&lt;/item&gt;&lt;item&gt;46&lt;/item&gt;&lt;item&gt;50&lt;/item&gt;&lt;item&gt;52&lt;/item&gt;&lt;item&gt;55&lt;/item&gt;&lt;item&gt;74&lt;/item&gt;&lt;item&gt;75&lt;/item&gt;&lt;item&gt;77&lt;/item&gt;&lt;item&gt;78&lt;/item&gt;&lt;item&gt;79&lt;/item&gt;&lt;item&gt;80&lt;/item&gt;&lt;item&gt;85&lt;/item&gt;&lt;item&gt;86&lt;/item&gt;&lt;item&gt;87&lt;/item&gt;&lt;item&gt;88&lt;/item&gt;&lt;item&gt;89&lt;/item&gt;&lt;item&gt;90&lt;/item&gt;&lt;item&gt;91&lt;/item&gt;&lt;item&gt;92&lt;/item&gt;&lt;item&gt;94&lt;/item&gt;&lt;item&gt;95&lt;/item&gt;&lt;item&gt;96&lt;/item&gt;&lt;item&gt;97&lt;/item&gt;&lt;/record-ids&gt;&lt;/item&gt;&lt;/Libraries&gt;"/>
  </w:docVars>
  <w:rsids>
    <w:rsidRoot w:val="002246D0"/>
    <w:rsid w:val="00003919"/>
    <w:rsid w:val="00007715"/>
    <w:rsid w:val="00007DAD"/>
    <w:rsid w:val="00016019"/>
    <w:rsid w:val="00024928"/>
    <w:rsid w:val="00032638"/>
    <w:rsid w:val="00037A93"/>
    <w:rsid w:val="00042FE6"/>
    <w:rsid w:val="00043CB6"/>
    <w:rsid w:val="00043CF3"/>
    <w:rsid w:val="000516B2"/>
    <w:rsid w:val="000757E0"/>
    <w:rsid w:val="00075ED8"/>
    <w:rsid w:val="00077482"/>
    <w:rsid w:val="00077C36"/>
    <w:rsid w:val="0008045C"/>
    <w:rsid w:val="0009211E"/>
    <w:rsid w:val="000B0A33"/>
    <w:rsid w:val="000B10A1"/>
    <w:rsid w:val="000B1BF8"/>
    <w:rsid w:val="000D52B1"/>
    <w:rsid w:val="000E3989"/>
    <w:rsid w:val="000E3B47"/>
    <w:rsid w:val="000E44CF"/>
    <w:rsid w:val="000F4600"/>
    <w:rsid w:val="000F5871"/>
    <w:rsid w:val="00101DE0"/>
    <w:rsid w:val="001141F6"/>
    <w:rsid w:val="00123437"/>
    <w:rsid w:val="00123A40"/>
    <w:rsid w:val="00123AD4"/>
    <w:rsid w:val="0012688E"/>
    <w:rsid w:val="0012782E"/>
    <w:rsid w:val="001313FB"/>
    <w:rsid w:val="00152DD0"/>
    <w:rsid w:val="001564BA"/>
    <w:rsid w:val="00160BC8"/>
    <w:rsid w:val="001612AE"/>
    <w:rsid w:val="001624D0"/>
    <w:rsid w:val="0017255D"/>
    <w:rsid w:val="001758BE"/>
    <w:rsid w:val="00175E05"/>
    <w:rsid w:val="00181112"/>
    <w:rsid w:val="001813A6"/>
    <w:rsid w:val="00185B6E"/>
    <w:rsid w:val="00190720"/>
    <w:rsid w:val="00190A2D"/>
    <w:rsid w:val="001A24F1"/>
    <w:rsid w:val="001B17A7"/>
    <w:rsid w:val="001B1B48"/>
    <w:rsid w:val="001B401C"/>
    <w:rsid w:val="001B595A"/>
    <w:rsid w:val="001C1525"/>
    <w:rsid w:val="001C2BA5"/>
    <w:rsid w:val="001C6E8B"/>
    <w:rsid w:val="001D7659"/>
    <w:rsid w:val="001E37CA"/>
    <w:rsid w:val="00204A0C"/>
    <w:rsid w:val="00205A66"/>
    <w:rsid w:val="00211B75"/>
    <w:rsid w:val="002123E9"/>
    <w:rsid w:val="00221D5D"/>
    <w:rsid w:val="002246D0"/>
    <w:rsid w:val="00225E7C"/>
    <w:rsid w:val="00227D11"/>
    <w:rsid w:val="00227E8D"/>
    <w:rsid w:val="00230983"/>
    <w:rsid w:val="00231ED1"/>
    <w:rsid w:val="00232A9A"/>
    <w:rsid w:val="00240CF5"/>
    <w:rsid w:val="0026036D"/>
    <w:rsid w:val="00260D31"/>
    <w:rsid w:val="00262A97"/>
    <w:rsid w:val="00264FE7"/>
    <w:rsid w:val="00272468"/>
    <w:rsid w:val="0027600A"/>
    <w:rsid w:val="002771A4"/>
    <w:rsid w:val="00283E59"/>
    <w:rsid w:val="00284265"/>
    <w:rsid w:val="002936FC"/>
    <w:rsid w:val="00296C84"/>
    <w:rsid w:val="002971CA"/>
    <w:rsid w:val="002B1405"/>
    <w:rsid w:val="002B17CC"/>
    <w:rsid w:val="002B1DD2"/>
    <w:rsid w:val="002B3B7C"/>
    <w:rsid w:val="002C0CBF"/>
    <w:rsid w:val="002C1665"/>
    <w:rsid w:val="002C1738"/>
    <w:rsid w:val="002C65A6"/>
    <w:rsid w:val="002C6E1F"/>
    <w:rsid w:val="002D435F"/>
    <w:rsid w:val="002D6255"/>
    <w:rsid w:val="002D7FD9"/>
    <w:rsid w:val="002E3765"/>
    <w:rsid w:val="002E4875"/>
    <w:rsid w:val="002E52E1"/>
    <w:rsid w:val="002E6795"/>
    <w:rsid w:val="002E7DA1"/>
    <w:rsid w:val="002F24AB"/>
    <w:rsid w:val="002F28B7"/>
    <w:rsid w:val="002F5D2A"/>
    <w:rsid w:val="002F79F2"/>
    <w:rsid w:val="00306051"/>
    <w:rsid w:val="00307A56"/>
    <w:rsid w:val="00315EC0"/>
    <w:rsid w:val="003170F0"/>
    <w:rsid w:val="003244AB"/>
    <w:rsid w:val="00325763"/>
    <w:rsid w:val="00325E04"/>
    <w:rsid w:val="00327242"/>
    <w:rsid w:val="0033298D"/>
    <w:rsid w:val="00335E66"/>
    <w:rsid w:val="003379EA"/>
    <w:rsid w:val="00340BE2"/>
    <w:rsid w:val="00344574"/>
    <w:rsid w:val="00370B70"/>
    <w:rsid w:val="00370D0F"/>
    <w:rsid w:val="00372B7C"/>
    <w:rsid w:val="00394BEF"/>
    <w:rsid w:val="003B3654"/>
    <w:rsid w:val="003C1C8F"/>
    <w:rsid w:val="003F30A9"/>
    <w:rsid w:val="003F4041"/>
    <w:rsid w:val="003F75DF"/>
    <w:rsid w:val="00411FAD"/>
    <w:rsid w:val="00412F22"/>
    <w:rsid w:val="00414D26"/>
    <w:rsid w:val="0041756B"/>
    <w:rsid w:val="00435FF7"/>
    <w:rsid w:val="0043770B"/>
    <w:rsid w:val="00450BD8"/>
    <w:rsid w:val="00450F5E"/>
    <w:rsid w:val="00453255"/>
    <w:rsid w:val="00453962"/>
    <w:rsid w:val="0046081D"/>
    <w:rsid w:val="0046304B"/>
    <w:rsid w:val="00466483"/>
    <w:rsid w:val="004749CB"/>
    <w:rsid w:val="00475DBF"/>
    <w:rsid w:val="00487236"/>
    <w:rsid w:val="00487C30"/>
    <w:rsid w:val="00487FF2"/>
    <w:rsid w:val="00497A47"/>
    <w:rsid w:val="004A1101"/>
    <w:rsid w:val="004B084C"/>
    <w:rsid w:val="004B388D"/>
    <w:rsid w:val="004B60BA"/>
    <w:rsid w:val="004C00CD"/>
    <w:rsid w:val="004D1955"/>
    <w:rsid w:val="004D5523"/>
    <w:rsid w:val="004D6C5E"/>
    <w:rsid w:val="004D7339"/>
    <w:rsid w:val="004E50AE"/>
    <w:rsid w:val="004E5618"/>
    <w:rsid w:val="004F3A99"/>
    <w:rsid w:val="004F4088"/>
    <w:rsid w:val="004F6BA8"/>
    <w:rsid w:val="00504382"/>
    <w:rsid w:val="00511DD6"/>
    <w:rsid w:val="00521E7D"/>
    <w:rsid w:val="00525F5D"/>
    <w:rsid w:val="00527684"/>
    <w:rsid w:val="0053356A"/>
    <w:rsid w:val="005365F2"/>
    <w:rsid w:val="00540E95"/>
    <w:rsid w:val="00541F5A"/>
    <w:rsid w:val="005434B5"/>
    <w:rsid w:val="00543BBC"/>
    <w:rsid w:val="00544B77"/>
    <w:rsid w:val="00553412"/>
    <w:rsid w:val="00575D98"/>
    <w:rsid w:val="00582D22"/>
    <w:rsid w:val="00583736"/>
    <w:rsid w:val="005837AB"/>
    <w:rsid w:val="00587471"/>
    <w:rsid w:val="00593505"/>
    <w:rsid w:val="005959EB"/>
    <w:rsid w:val="005A26C4"/>
    <w:rsid w:val="005A3FEF"/>
    <w:rsid w:val="005A66D6"/>
    <w:rsid w:val="005B1B67"/>
    <w:rsid w:val="005C6027"/>
    <w:rsid w:val="005E1270"/>
    <w:rsid w:val="005F0DE7"/>
    <w:rsid w:val="005F1B2A"/>
    <w:rsid w:val="005F48D3"/>
    <w:rsid w:val="005F4A19"/>
    <w:rsid w:val="005F784F"/>
    <w:rsid w:val="00606068"/>
    <w:rsid w:val="00611682"/>
    <w:rsid w:val="0061530E"/>
    <w:rsid w:val="006155BF"/>
    <w:rsid w:val="006214CA"/>
    <w:rsid w:val="00622B2A"/>
    <w:rsid w:val="00625924"/>
    <w:rsid w:val="00630A9E"/>
    <w:rsid w:val="00653CB3"/>
    <w:rsid w:val="00657B30"/>
    <w:rsid w:val="00664103"/>
    <w:rsid w:val="00676EF7"/>
    <w:rsid w:val="00685499"/>
    <w:rsid w:val="00685EB1"/>
    <w:rsid w:val="00686CE6"/>
    <w:rsid w:val="006876C5"/>
    <w:rsid w:val="0068783B"/>
    <w:rsid w:val="00697222"/>
    <w:rsid w:val="006974A1"/>
    <w:rsid w:val="006A33E5"/>
    <w:rsid w:val="006A411D"/>
    <w:rsid w:val="006A5020"/>
    <w:rsid w:val="006B02DC"/>
    <w:rsid w:val="006B2B24"/>
    <w:rsid w:val="006C05FA"/>
    <w:rsid w:val="006C6068"/>
    <w:rsid w:val="006D0E2B"/>
    <w:rsid w:val="006D1F42"/>
    <w:rsid w:val="006D2A0A"/>
    <w:rsid w:val="006D2E9D"/>
    <w:rsid w:val="006D4C74"/>
    <w:rsid w:val="006D5061"/>
    <w:rsid w:val="006E071A"/>
    <w:rsid w:val="006E0916"/>
    <w:rsid w:val="006F09EB"/>
    <w:rsid w:val="006F14FB"/>
    <w:rsid w:val="006F2C78"/>
    <w:rsid w:val="006F3631"/>
    <w:rsid w:val="00700682"/>
    <w:rsid w:val="00701EAE"/>
    <w:rsid w:val="00704365"/>
    <w:rsid w:val="00710D68"/>
    <w:rsid w:val="00712FAA"/>
    <w:rsid w:val="0071583F"/>
    <w:rsid w:val="0072410A"/>
    <w:rsid w:val="007375DA"/>
    <w:rsid w:val="007407C5"/>
    <w:rsid w:val="0075377F"/>
    <w:rsid w:val="00755048"/>
    <w:rsid w:val="00761D5F"/>
    <w:rsid w:val="007675D6"/>
    <w:rsid w:val="00770742"/>
    <w:rsid w:val="00772475"/>
    <w:rsid w:val="00774D76"/>
    <w:rsid w:val="00781B0E"/>
    <w:rsid w:val="00782A1C"/>
    <w:rsid w:val="00794DFD"/>
    <w:rsid w:val="00794E3E"/>
    <w:rsid w:val="007B40DE"/>
    <w:rsid w:val="007B79F9"/>
    <w:rsid w:val="007C1A2F"/>
    <w:rsid w:val="007C4BA2"/>
    <w:rsid w:val="007D0D86"/>
    <w:rsid w:val="007E48EC"/>
    <w:rsid w:val="007E6AA7"/>
    <w:rsid w:val="00802DBB"/>
    <w:rsid w:val="008069FC"/>
    <w:rsid w:val="00821306"/>
    <w:rsid w:val="008251EC"/>
    <w:rsid w:val="008317AC"/>
    <w:rsid w:val="008411BE"/>
    <w:rsid w:val="008455CC"/>
    <w:rsid w:val="00847F93"/>
    <w:rsid w:val="00851EC9"/>
    <w:rsid w:val="00855802"/>
    <w:rsid w:val="008560C5"/>
    <w:rsid w:val="00860C8C"/>
    <w:rsid w:val="0086139F"/>
    <w:rsid w:val="00872AEC"/>
    <w:rsid w:val="00876DD0"/>
    <w:rsid w:val="0088235C"/>
    <w:rsid w:val="008930D8"/>
    <w:rsid w:val="008A13A9"/>
    <w:rsid w:val="008A5BD3"/>
    <w:rsid w:val="008B1DC1"/>
    <w:rsid w:val="008B3656"/>
    <w:rsid w:val="008B575B"/>
    <w:rsid w:val="008B7B8F"/>
    <w:rsid w:val="008C68D6"/>
    <w:rsid w:val="008C7389"/>
    <w:rsid w:val="008D050C"/>
    <w:rsid w:val="008D6D00"/>
    <w:rsid w:val="008D6DE9"/>
    <w:rsid w:val="008E1B02"/>
    <w:rsid w:val="008E5786"/>
    <w:rsid w:val="008E5954"/>
    <w:rsid w:val="008E78D7"/>
    <w:rsid w:val="008F1513"/>
    <w:rsid w:val="008F2173"/>
    <w:rsid w:val="00901626"/>
    <w:rsid w:val="00907130"/>
    <w:rsid w:val="009079AF"/>
    <w:rsid w:val="00942CCF"/>
    <w:rsid w:val="009433AD"/>
    <w:rsid w:val="009458C9"/>
    <w:rsid w:val="00947736"/>
    <w:rsid w:val="009525AF"/>
    <w:rsid w:val="0095351D"/>
    <w:rsid w:val="009609ED"/>
    <w:rsid w:val="00960BA5"/>
    <w:rsid w:val="00963EAD"/>
    <w:rsid w:val="00964B2C"/>
    <w:rsid w:val="0097199B"/>
    <w:rsid w:val="0097292B"/>
    <w:rsid w:val="00973184"/>
    <w:rsid w:val="00990D73"/>
    <w:rsid w:val="00992FF1"/>
    <w:rsid w:val="009947EA"/>
    <w:rsid w:val="00996B98"/>
    <w:rsid w:val="009A2EE8"/>
    <w:rsid w:val="009A351A"/>
    <w:rsid w:val="009A3CDC"/>
    <w:rsid w:val="009A4AB5"/>
    <w:rsid w:val="009A6AD5"/>
    <w:rsid w:val="009A6E88"/>
    <w:rsid w:val="009A7DFC"/>
    <w:rsid w:val="009B4387"/>
    <w:rsid w:val="009C5042"/>
    <w:rsid w:val="009D0871"/>
    <w:rsid w:val="009E470E"/>
    <w:rsid w:val="009F2289"/>
    <w:rsid w:val="009F3130"/>
    <w:rsid w:val="009F36C6"/>
    <w:rsid w:val="009F54D1"/>
    <w:rsid w:val="009F6968"/>
    <w:rsid w:val="009F768B"/>
    <w:rsid w:val="00A022B8"/>
    <w:rsid w:val="00A059CB"/>
    <w:rsid w:val="00A109EB"/>
    <w:rsid w:val="00A3214D"/>
    <w:rsid w:val="00A33267"/>
    <w:rsid w:val="00A429AF"/>
    <w:rsid w:val="00A57286"/>
    <w:rsid w:val="00A60898"/>
    <w:rsid w:val="00A66437"/>
    <w:rsid w:val="00A66783"/>
    <w:rsid w:val="00A6751A"/>
    <w:rsid w:val="00A67743"/>
    <w:rsid w:val="00A82D39"/>
    <w:rsid w:val="00A83ED5"/>
    <w:rsid w:val="00A84588"/>
    <w:rsid w:val="00A85B0B"/>
    <w:rsid w:val="00A923EC"/>
    <w:rsid w:val="00A92FB0"/>
    <w:rsid w:val="00A93F04"/>
    <w:rsid w:val="00AA260A"/>
    <w:rsid w:val="00AA29A7"/>
    <w:rsid w:val="00AA7F55"/>
    <w:rsid w:val="00AB03B3"/>
    <w:rsid w:val="00AC0A19"/>
    <w:rsid w:val="00AC23AF"/>
    <w:rsid w:val="00AC39B0"/>
    <w:rsid w:val="00AC3A67"/>
    <w:rsid w:val="00AD08AD"/>
    <w:rsid w:val="00AE6630"/>
    <w:rsid w:val="00AE6A5A"/>
    <w:rsid w:val="00AF0025"/>
    <w:rsid w:val="00AF1998"/>
    <w:rsid w:val="00B002B7"/>
    <w:rsid w:val="00B1167A"/>
    <w:rsid w:val="00B11AB3"/>
    <w:rsid w:val="00B12877"/>
    <w:rsid w:val="00B20940"/>
    <w:rsid w:val="00B24328"/>
    <w:rsid w:val="00B26846"/>
    <w:rsid w:val="00B32612"/>
    <w:rsid w:val="00B32CD8"/>
    <w:rsid w:val="00B40BBB"/>
    <w:rsid w:val="00B41B29"/>
    <w:rsid w:val="00B44060"/>
    <w:rsid w:val="00B453FB"/>
    <w:rsid w:val="00B4651D"/>
    <w:rsid w:val="00B46FF2"/>
    <w:rsid w:val="00B509AE"/>
    <w:rsid w:val="00B50B84"/>
    <w:rsid w:val="00B521EA"/>
    <w:rsid w:val="00B62091"/>
    <w:rsid w:val="00B6789C"/>
    <w:rsid w:val="00B70B85"/>
    <w:rsid w:val="00B71D47"/>
    <w:rsid w:val="00B73935"/>
    <w:rsid w:val="00B80BB5"/>
    <w:rsid w:val="00B82594"/>
    <w:rsid w:val="00B8671E"/>
    <w:rsid w:val="00B87354"/>
    <w:rsid w:val="00B90A1A"/>
    <w:rsid w:val="00B90C1E"/>
    <w:rsid w:val="00B9359A"/>
    <w:rsid w:val="00B93BA2"/>
    <w:rsid w:val="00B97A5F"/>
    <w:rsid w:val="00BA0250"/>
    <w:rsid w:val="00BA1125"/>
    <w:rsid w:val="00BA2012"/>
    <w:rsid w:val="00BB3A34"/>
    <w:rsid w:val="00BB5C2A"/>
    <w:rsid w:val="00BC35E5"/>
    <w:rsid w:val="00BD4654"/>
    <w:rsid w:val="00BD552F"/>
    <w:rsid w:val="00BE04B1"/>
    <w:rsid w:val="00BF3E06"/>
    <w:rsid w:val="00BF4177"/>
    <w:rsid w:val="00BF7798"/>
    <w:rsid w:val="00C026DD"/>
    <w:rsid w:val="00C037C6"/>
    <w:rsid w:val="00C07C18"/>
    <w:rsid w:val="00C12289"/>
    <w:rsid w:val="00C156F0"/>
    <w:rsid w:val="00C20890"/>
    <w:rsid w:val="00C21A21"/>
    <w:rsid w:val="00C21E4B"/>
    <w:rsid w:val="00C40444"/>
    <w:rsid w:val="00C41012"/>
    <w:rsid w:val="00C42807"/>
    <w:rsid w:val="00C443D6"/>
    <w:rsid w:val="00C51A29"/>
    <w:rsid w:val="00C51A7B"/>
    <w:rsid w:val="00C56275"/>
    <w:rsid w:val="00C610BC"/>
    <w:rsid w:val="00C63905"/>
    <w:rsid w:val="00C64C8E"/>
    <w:rsid w:val="00C66710"/>
    <w:rsid w:val="00C71966"/>
    <w:rsid w:val="00C72FEE"/>
    <w:rsid w:val="00C80398"/>
    <w:rsid w:val="00C846FC"/>
    <w:rsid w:val="00C90973"/>
    <w:rsid w:val="00C95B6D"/>
    <w:rsid w:val="00CB3D45"/>
    <w:rsid w:val="00CB3E53"/>
    <w:rsid w:val="00CB66DA"/>
    <w:rsid w:val="00CC403B"/>
    <w:rsid w:val="00CC66F6"/>
    <w:rsid w:val="00CD29EC"/>
    <w:rsid w:val="00CD484C"/>
    <w:rsid w:val="00CE08D3"/>
    <w:rsid w:val="00CE373B"/>
    <w:rsid w:val="00CE5D4D"/>
    <w:rsid w:val="00CE6D6F"/>
    <w:rsid w:val="00CF4179"/>
    <w:rsid w:val="00D0365B"/>
    <w:rsid w:val="00D03A36"/>
    <w:rsid w:val="00D14679"/>
    <w:rsid w:val="00D216F3"/>
    <w:rsid w:val="00D2317B"/>
    <w:rsid w:val="00D30355"/>
    <w:rsid w:val="00D30469"/>
    <w:rsid w:val="00D33918"/>
    <w:rsid w:val="00D36991"/>
    <w:rsid w:val="00D41CD4"/>
    <w:rsid w:val="00D4683A"/>
    <w:rsid w:val="00D5099E"/>
    <w:rsid w:val="00D523A8"/>
    <w:rsid w:val="00D54357"/>
    <w:rsid w:val="00D54D4B"/>
    <w:rsid w:val="00D56DB8"/>
    <w:rsid w:val="00D6054C"/>
    <w:rsid w:val="00D66857"/>
    <w:rsid w:val="00D74D2B"/>
    <w:rsid w:val="00D750CC"/>
    <w:rsid w:val="00D810A5"/>
    <w:rsid w:val="00D870D5"/>
    <w:rsid w:val="00D87204"/>
    <w:rsid w:val="00D94075"/>
    <w:rsid w:val="00DA44FC"/>
    <w:rsid w:val="00DA51EF"/>
    <w:rsid w:val="00DA5CD8"/>
    <w:rsid w:val="00DB485D"/>
    <w:rsid w:val="00DB4E71"/>
    <w:rsid w:val="00DB5493"/>
    <w:rsid w:val="00DB5570"/>
    <w:rsid w:val="00DC188E"/>
    <w:rsid w:val="00DC67DC"/>
    <w:rsid w:val="00DD0663"/>
    <w:rsid w:val="00DD77FF"/>
    <w:rsid w:val="00DE6C73"/>
    <w:rsid w:val="00E0037D"/>
    <w:rsid w:val="00E10892"/>
    <w:rsid w:val="00E13E92"/>
    <w:rsid w:val="00E20B75"/>
    <w:rsid w:val="00E20CE4"/>
    <w:rsid w:val="00E22942"/>
    <w:rsid w:val="00E33F3B"/>
    <w:rsid w:val="00E368FB"/>
    <w:rsid w:val="00E4109A"/>
    <w:rsid w:val="00E4202E"/>
    <w:rsid w:val="00E50295"/>
    <w:rsid w:val="00E544FB"/>
    <w:rsid w:val="00E54826"/>
    <w:rsid w:val="00E61184"/>
    <w:rsid w:val="00E7557A"/>
    <w:rsid w:val="00E76CF3"/>
    <w:rsid w:val="00E807AE"/>
    <w:rsid w:val="00E960B7"/>
    <w:rsid w:val="00EA3749"/>
    <w:rsid w:val="00EA7A10"/>
    <w:rsid w:val="00EB2485"/>
    <w:rsid w:val="00EB2B62"/>
    <w:rsid w:val="00EB41EB"/>
    <w:rsid w:val="00EC4C0D"/>
    <w:rsid w:val="00ED720B"/>
    <w:rsid w:val="00EE1C8E"/>
    <w:rsid w:val="00EE4850"/>
    <w:rsid w:val="00EE6E30"/>
    <w:rsid w:val="00EF2396"/>
    <w:rsid w:val="00EF4241"/>
    <w:rsid w:val="00F01A4C"/>
    <w:rsid w:val="00F15723"/>
    <w:rsid w:val="00F163AD"/>
    <w:rsid w:val="00F224FD"/>
    <w:rsid w:val="00F24AB1"/>
    <w:rsid w:val="00F30E0A"/>
    <w:rsid w:val="00F31E72"/>
    <w:rsid w:val="00F35C7A"/>
    <w:rsid w:val="00F360E3"/>
    <w:rsid w:val="00F442C2"/>
    <w:rsid w:val="00F52405"/>
    <w:rsid w:val="00F61B39"/>
    <w:rsid w:val="00F76A52"/>
    <w:rsid w:val="00F77727"/>
    <w:rsid w:val="00F821D4"/>
    <w:rsid w:val="00F85022"/>
    <w:rsid w:val="00F90736"/>
    <w:rsid w:val="00F977F2"/>
    <w:rsid w:val="00F97C5E"/>
    <w:rsid w:val="00FB02A3"/>
    <w:rsid w:val="00FB0630"/>
    <w:rsid w:val="00FB5B82"/>
    <w:rsid w:val="00FC132D"/>
    <w:rsid w:val="00FC7A79"/>
    <w:rsid w:val="00FD2F4B"/>
    <w:rsid w:val="00FD4176"/>
    <w:rsid w:val="00FE0C4A"/>
    <w:rsid w:val="00FE4F69"/>
    <w:rsid w:val="00FE70B8"/>
    <w:rsid w:val="00FE74EC"/>
    <w:rsid w:val="00FF2897"/>
    <w:rsid w:val="00FF77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6E2C7A7"/>
  <w15:chartTrackingRefBased/>
  <w15:docId w15:val="{76153F37-0465-441E-A71B-FE5D18C969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2246D0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246D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246D0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246D0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246D0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246D0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246D0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246D0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246D0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2246D0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2246D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2246D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2246D0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2246D0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2246D0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2246D0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2246D0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2246D0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2246D0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2246D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2246D0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2246D0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2246D0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2246D0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2246D0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2246D0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2246D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2246D0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2246D0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227D11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227D11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227D1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227D11"/>
    <w:rPr>
      <w:sz w:val="18"/>
      <w:szCs w:val="18"/>
    </w:rPr>
  </w:style>
  <w:style w:type="table" w:styleId="af2">
    <w:name w:val="Table Grid"/>
    <w:basedOn w:val="a1"/>
    <w:uiPriority w:val="39"/>
    <w:rsid w:val="00A83ED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B11AB3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11AB3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B11AB3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11AB3"/>
    <w:rPr>
      <w:rFonts w:ascii="等线" w:eastAsia="等线" w:hAnsi="等线"/>
      <w:noProof/>
      <w:sz w:val="20"/>
    </w:rPr>
  </w:style>
  <w:style w:type="character" w:styleId="af3">
    <w:name w:val="Hyperlink"/>
    <w:basedOn w:val="a0"/>
    <w:uiPriority w:val="99"/>
    <w:unhideWhenUsed/>
    <w:rsid w:val="005F784F"/>
    <w:rPr>
      <w:color w:val="467886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5F784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51</TotalTime>
  <Pages>3</Pages>
  <Words>5004</Words>
  <Characters>28523</Characters>
  <Application>Microsoft Office Word</Application>
  <DocSecurity>0</DocSecurity>
  <Lines>237</Lines>
  <Paragraphs>66</Paragraphs>
  <ScaleCrop>false</ScaleCrop>
  <Company/>
  <LinksUpToDate>false</LinksUpToDate>
  <CharactersWithSpaces>334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rui Chen</dc:creator>
  <cp:keywords/>
  <dc:description/>
  <cp:lastModifiedBy>Jiarui Chen</cp:lastModifiedBy>
  <cp:revision>865</cp:revision>
  <dcterms:created xsi:type="dcterms:W3CDTF">2025-08-21T03:46:00Z</dcterms:created>
  <dcterms:modified xsi:type="dcterms:W3CDTF">2025-09-21T16:39:00Z</dcterms:modified>
</cp:coreProperties>
</file>